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535EB29A" w:rsidR="0099688B" w:rsidRDefault="0099688B"/>
    <w:p w14:paraId="3527124D" w14:textId="72F694B6" w:rsidR="00B840EB" w:rsidRDefault="008C1189">
      <w:r>
        <w:rPr>
          <w:noProof/>
        </w:rPr>
        <w:drawing>
          <wp:anchor distT="0" distB="0" distL="114300" distR="114300" simplePos="0" relativeHeight="251658240" behindDoc="0" locked="0" layoutInCell="1" allowOverlap="1" wp14:anchorId="7ECCED23" wp14:editId="78B3F0FE">
            <wp:simplePos x="0" y="0"/>
            <wp:positionH relativeFrom="margin">
              <wp:align>left</wp:align>
            </wp:positionH>
            <wp:positionV relativeFrom="paragraph">
              <wp:posOffset>45720</wp:posOffset>
            </wp:positionV>
            <wp:extent cx="5924398" cy="25984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l="1" r="-1485" b="49879"/>
                    <a:stretch/>
                  </pic:blipFill>
                  <pic:spPr bwMode="auto">
                    <a:xfrm>
                      <a:off x="0" y="0"/>
                      <a:ext cx="5924398" cy="259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149C3493" w:rsidR="00B840EB" w:rsidRPr="008C1189" w:rsidRDefault="00B840EB" w:rsidP="00B840EB">
      <w:pPr>
        <w:spacing w:line="360" w:lineRule="auto"/>
        <w:jc w:val="center"/>
        <w:rPr>
          <w:bCs/>
          <w:sz w:val="40"/>
          <w:szCs w:val="40"/>
        </w:rPr>
      </w:pPr>
      <w:r w:rsidRPr="008C1189">
        <w:rPr>
          <w:bCs/>
          <w:sz w:val="40"/>
          <w:szCs w:val="40"/>
        </w:rPr>
        <w:t>Air quality index improvements in London and Beijing: Effective mitigation of local emissions or anomalies</w:t>
      </w:r>
      <w:r w:rsidR="00FA6F32">
        <w:rPr>
          <w:bCs/>
          <w:sz w:val="40"/>
          <w:szCs w:val="40"/>
        </w:rPr>
        <w:t xml:space="preserve"> in</w:t>
      </w:r>
      <w:r w:rsidRPr="008C1189">
        <w:rPr>
          <w:bCs/>
          <w:sz w:val="40"/>
          <w:szCs w:val="40"/>
        </w:rPr>
        <w:t xml:space="preserve"> </w:t>
      </w:r>
      <w:bookmarkEnd w:id="0"/>
      <w:r w:rsidR="00FA6F32">
        <w:rPr>
          <w:bCs/>
          <w:sz w:val="40"/>
          <w:szCs w:val="40"/>
        </w:rPr>
        <w:t>air masses relative frequency</w:t>
      </w:r>
      <w:r w:rsidR="00F916D2" w:rsidRPr="008C1189">
        <w:rPr>
          <w:bCs/>
          <w:sz w:val="40"/>
          <w:szCs w:val="40"/>
        </w:rPr>
        <w:t>?</w:t>
      </w:r>
    </w:p>
    <w:p w14:paraId="28639CF7" w14:textId="0A1C57BB" w:rsidR="00B840EB" w:rsidRDefault="00B840EB" w:rsidP="00B840EB">
      <w:pPr>
        <w:spacing w:line="360" w:lineRule="auto"/>
        <w:jc w:val="center"/>
        <w:rPr>
          <w:b/>
          <w:sz w:val="28"/>
          <w:szCs w:val="28"/>
        </w:rPr>
      </w:pPr>
    </w:p>
    <w:p w14:paraId="7C5E5FCC" w14:textId="19CDD3A1" w:rsidR="00B840EB" w:rsidRPr="008C1189" w:rsidRDefault="008C1189" w:rsidP="00B840EB">
      <w:pPr>
        <w:spacing w:line="360" w:lineRule="auto"/>
        <w:jc w:val="center"/>
        <w:rPr>
          <w:bCs/>
          <w:sz w:val="32"/>
          <w:szCs w:val="32"/>
        </w:rPr>
      </w:pPr>
      <w:r w:rsidRPr="008C1189">
        <w:rPr>
          <w:bCs/>
          <w:sz w:val="32"/>
          <w:szCs w:val="32"/>
        </w:rPr>
        <w:t>B</w:t>
      </w:r>
      <w:r w:rsidR="00B840EB" w:rsidRPr="008C1189">
        <w:rPr>
          <w:bCs/>
          <w:sz w:val="32"/>
          <w:szCs w:val="32"/>
        </w:rPr>
        <w:t>y</w:t>
      </w:r>
    </w:p>
    <w:p w14:paraId="163A2564" w14:textId="77777777" w:rsidR="008C1189" w:rsidRDefault="008C1189" w:rsidP="00B840EB">
      <w:pPr>
        <w:spacing w:line="360" w:lineRule="auto"/>
        <w:jc w:val="center"/>
        <w:rPr>
          <w:bCs/>
        </w:rPr>
      </w:pPr>
    </w:p>
    <w:p w14:paraId="2547ACAC" w14:textId="0FFB5568" w:rsidR="00B840EB" w:rsidRDefault="00B840EB" w:rsidP="008C1189">
      <w:pPr>
        <w:spacing w:line="360" w:lineRule="auto"/>
        <w:jc w:val="center"/>
        <w:rPr>
          <w:b/>
          <w:sz w:val="28"/>
          <w:szCs w:val="28"/>
        </w:rPr>
      </w:pPr>
      <w:r w:rsidRPr="008C1189">
        <w:rPr>
          <w:bCs/>
          <w:sz w:val="48"/>
          <w:szCs w:val="48"/>
        </w:rPr>
        <w:t>Cesare Pertusi</w:t>
      </w:r>
    </w:p>
    <w:p w14:paraId="31CB2B62" w14:textId="5A4C2D16"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0115DC81" w:rsidR="00714590" w:rsidRDefault="00714590" w:rsidP="005B03B6">
      <w:pPr>
        <w:spacing w:line="360" w:lineRule="auto"/>
      </w:pPr>
      <w:r>
        <w:t xml:space="preserve">I would first like to thank the Authors of the scientific papers references in this research for their contribution to the advancement of atmospheric sciences and for giving me the inspiration for this </w:t>
      </w:r>
      <w:r w:rsidR="006B6CCB">
        <w:t>a</w:t>
      </w:r>
      <w:r>
        <w:t>rticle.</w:t>
      </w:r>
    </w:p>
    <w:p w14:paraId="73A10AD1" w14:textId="25AEE59D"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w:t>
      </w:r>
      <w:r w:rsidR="006B6CCB">
        <w:t xml:space="preserve">and Matthew Logan </w:t>
      </w:r>
      <w:r w:rsidR="00714590">
        <w:t xml:space="preserve">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45050A0D" w:rsidR="00A11DA9" w:rsidRDefault="00A11DA9" w:rsidP="005B03B6">
      <w:pPr>
        <w:spacing w:line="360" w:lineRule="auto"/>
      </w:pPr>
      <w:r>
        <w:t xml:space="preserve">A large thank you goes out to The National Oceanic and Atmospheric Administration’s Air </w:t>
      </w:r>
      <w:r w:rsidR="006B6CCB">
        <w:t>R</w:t>
      </w:r>
      <w:r>
        <w:t xml:space="preserve">esource </w:t>
      </w:r>
      <w:r w:rsidR="006B6CCB">
        <w:t>l</w:t>
      </w:r>
      <w:r>
        <w:t>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0051AE66" w:rsidR="00B840EB" w:rsidRDefault="00B840EB" w:rsidP="00B840EB">
      <w:r>
        <w:t xml:space="preserve">Rapid economic development and urbanisation </w:t>
      </w:r>
      <w:r w:rsidR="003C3B15">
        <w:t>during the last two centuries has</w:t>
      </w:r>
      <w:r>
        <w:t xml:space="preserve"> </w:t>
      </w:r>
      <w:r w:rsidR="003C3B15">
        <w:t xml:space="preserve">increased global air pollution, </w:t>
      </w:r>
      <w:r>
        <w:t>detrimental</w:t>
      </w:r>
      <w:r w:rsidR="003C3B15">
        <w:t>ly</w:t>
      </w:r>
      <w:r>
        <w:t xml:space="preserve"> impact</w:t>
      </w:r>
      <w:r w:rsidR="003C3B15">
        <w:t>ing</w:t>
      </w:r>
      <w:r>
        <w:t xml:space="preserve"> </w:t>
      </w:r>
      <w:r w:rsidR="003C3B15">
        <w:t>h</w:t>
      </w:r>
      <w:r>
        <w:t>uman health and the environment</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settlements with millions of inhabitants, </w:t>
      </w:r>
      <w:r w:rsidR="003C3B15">
        <w:t>contain many</w:t>
      </w:r>
      <w:r>
        <w:t xml:space="preserve"> vehicles and </w:t>
      </w:r>
      <w:r w:rsidR="003C3B15">
        <w:t>much industrial activity, major</w:t>
      </w:r>
      <w:r>
        <w:t xml:space="preserve">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1D023B">
        <w:instrText xml:space="preserve"> ADDIN ZOTERO_ITEM CSL_CITATION {"citationID":"XZ82zxTb","properties":{"formattedCitation":"(Tang et al., 2017; Walton, H., Dajnak, D., Beevers, S., Williams, M., Watkiss, P. and Hunt, A., 2015)","plainCitation":"(Tang et al., 2017; Walton, H., Dajnak, D., Beevers, S., Williams, M., Watkiss, P. and Hunt, A., 2015)","dontUpdate":true,"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1D023B">
        <w:rPr>
          <w:highlight w:val="yellow"/>
        </w:rPr>
        <w:instrText xml:space="preserve"> ADDIN ZOTERO_ITEM CSL_CITATION {"citationID":"Xt6ehtdB","properties":{"formattedCitation":"(Department for Environment, n.d., n.d.)","plainCitation":"(Department for Environment, n.d., n.d.)","dontUpdate":true,"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1D023B">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dontUpdate":true,"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Cui et al., 2020; Elkins, H. B., 1950; Tang et al., 2017; Walton, H., Dajnak, D., Beevers, S., Williams, M., Watkiss,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MacCarty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Thomas and Devasthale,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Zíková et al., 2016)</w:t>
      </w:r>
      <w:r w:rsidR="00C2030A">
        <w:fldChar w:fldCharType="end"/>
      </w:r>
      <w:r>
        <w:t>.</w:t>
      </w:r>
    </w:p>
    <w:p w14:paraId="1697A161" w14:textId="1D6BA2A6"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1D023B">
        <w:instrText xml:space="preserve"> ADDIN ZOTERO_ITEM CSL_CITATION {"citationID":"Byp96D9g","properties":{"formattedCitation":"(MEP: Ministry of Environmental Protection of China and General Administration of Quality Supervision and Inspection Quarantine, n.d.)","plainCitation":"(MEP: Ministry of Environmental Protection of China and General Administration of Quality Supervision and Inspection Quarantine, n.d.)","noteIndex":0},"citationItems":[{"id":291,"uris":["http://zotero.org/users/local/KCAGbsdL/items/TRY7VLHB"],"uri":["http://zotero.org/users/local/KCAGbsdL/items/TRY7VLHB"],"itemData":{"id":291,"type":"article","title":"Ambient air quality standard","URL":"http://www.chinacsrmap.org/CSRTool_Show_EN.asp? ID=285","author":[{"family":"MEP: Ministry of Environmental Protection of China and General Administration of Quality Supervision and Inspection Quarantine,","given":""}],"accessed":{"date-parts":[["2020",5,1]]}}}],"schema":"https://github.com/citation-style-language/schema/raw/master/csl-citation.json"} </w:instrText>
      </w:r>
      <w:r w:rsidR="00F1530D">
        <w:fldChar w:fldCharType="separate"/>
      </w:r>
      <w:r w:rsidR="001D023B" w:rsidRPr="001D023B">
        <w:rPr>
          <w:rFonts w:ascii="Calibri" w:hAnsi="Calibri" w:cs="Calibri"/>
        </w:rPr>
        <w:t>(MEP: Ministry of Environmental Protection of China and General Administration of Quality Supervision and Inspection Quarantine, n.d.)</w:t>
      </w:r>
      <w:r w:rsidR="00F1530D">
        <w:fldChar w:fldCharType="end"/>
      </w:r>
      <w:r>
        <w:t>. Numerous stringent measures for reducing</w:t>
      </w:r>
      <w:r w:rsidR="009558F6">
        <w:t xml:space="preserve"> 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 xml:space="preserve">(“Reality Check: Is Beijing’s air quality </w:t>
      </w:r>
      <w:r w:rsidR="009558F6" w:rsidRPr="009558F6">
        <w:rPr>
          <w:rFonts w:ascii="Calibri" w:hAnsi="Calibri" w:cs="Calibri"/>
          <w:szCs w:val="24"/>
        </w:rPr>
        <w:lastRenderedPageBreak/>
        <w:t>better this winter? - BBC News,” n.d.)</w:t>
      </w:r>
      <w:r w:rsidR="009558F6">
        <w:fldChar w:fldCharType="end"/>
      </w:r>
      <w:r>
        <w:t>. Similarly, in January 15th 2018 the London City hall 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Grundström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1D023B" w:rsidRPr="001D023B">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w:t>
      </w:r>
      <w:r w:rsidR="00CA7D7D">
        <w:t>O</w:t>
      </w:r>
      <w:r w:rsidRPr="00CA7D7D">
        <w:rPr>
          <w:vertAlign w:val="subscript"/>
        </w:rPr>
        <w:t>2</w:t>
      </w:r>
      <w:r>
        <w:t xml:space="preserve">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rsidR="00CA7D7D">
        <w:t>, this is particularly true for Beijing</w:t>
      </w:r>
      <w:r>
        <w:t xml:space="preserve">. As it is tricky to track the movements of air masses </w:t>
      </w:r>
      <w:r w:rsidR="00CA7D7D">
        <w:t>and associated pollution in real time</w:t>
      </w:r>
      <w:r>
        <w:t>,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4337A67B" w:rsidR="001D023B" w:rsidRDefault="001D023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4337A67B" w:rsidR="001D023B" w:rsidRDefault="001D023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1AD31D74" w:rsidR="00C25AE9" w:rsidRDefault="00C25AE9" w:rsidP="00C25AE9">
      <w:r>
        <w:t xml:space="preserve">January 2018 was compared to </w:t>
      </w:r>
      <w:r w:rsidR="006B6CCB">
        <w:t xml:space="preserve">January of previous years (2017, </w:t>
      </w:r>
      <w:r>
        <w:t xml:space="preserve"> 2016, 2015 and 2014</w:t>
      </w:r>
      <w:r w:rsidR="006B6CCB">
        <w:t>)</w:t>
      </w:r>
      <w:r>
        <w:t xml:space="preserve">. The comparison period included the first two weeks of January </w:t>
      </w:r>
      <w:r w:rsidR="0022253E">
        <w:t xml:space="preserve">between </w:t>
      </w:r>
      <w:r w:rsidR="006B6CCB">
        <w:t xml:space="preserve">the </w:t>
      </w:r>
      <w:r w:rsidR="0022253E">
        <w:t>1</w:t>
      </w:r>
      <w:r w:rsidR="006B6CCB" w:rsidRPr="006B6CCB">
        <w:rPr>
          <w:vertAlign w:val="superscript"/>
        </w:rPr>
        <w:t>st</w:t>
      </w:r>
      <w:r w:rsidR="006B6CCB">
        <w:t xml:space="preserve"> </w:t>
      </w:r>
      <w:r>
        <w:t xml:space="preserve"> and </w:t>
      </w:r>
      <w:r w:rsidR="006B6CCB">
        <w:t xml:space="preserve">the </w:t>
      </w:r>
      <w:r>
        <w:t>15</w:t>
      </w:r>
      <w:r w:rsidR="006B6CCB" w:rsidRPr="006B6CCB">
        <w:rPr>
          <w:vertAlign w:val="superscript"/>
        </w:rPr>
        <w:t>th</w:t>
      </w:r>
      <w:r w:rsidR="006B6CCB">
        <w:t xml:space="preserve"> </w:t>
      </w:r>
      <w:r>
        <w:t xml:space="preserve"> (JF1), and the last two weeks</w:t>
      </w:r>
      <w:r w:rsidR="006B6CCB">
        <w:t xml:space="preserve">, </w:t>
      </w:r>
      <w:r>
        <w:t xml:space="preserve"> between </w:t>
      </w:r>
      <w:r w:rsidR="006B6CCB">
        <w:t xml:space="preserve">the </w:t>
      </w:r>
      <w:r>
        <w:t>15</w:t>
      </w:r>
      <w:r w:rsidR="006B6CCB" w:rsidRPr="006B6CCB">
        <w:rPr>
          <w:vertAlign w:val="superscript"/>
        </w:rPr>
        <w:t>th</w:t>
      </w:r>
      <w:r w:rsidR="006B6CCB">
        <w:t xml:space="preserve"> </w:t>
      </w:r>
      <w:r>
        <w:t xml:space="preserve"> and </w:t>
      </w:r>
      <w:r w:rsidR="006B6CCB">
        <w:t xml:space="preserve">the </w:t>
      </w:r>
      <w:r>
        <w:t>31</w:t>
      </w:r>
      <w:r w:rsidR="006B6CCB" w:rsidRPr="006B6CCB">
        <w:rPr>
          <w:vertAlign w:val="superscript"/>
        </w:rPr>
        <w:t>st</w:t>
      </w:r>
      <w:r w:rsidR="006B6CCB">
        <w:t xml:space="preserve"> </w:t>
      </w:r>
      <w:r>
        <w:t xml:space="preserve"> (JF2). </w:t>
      </w:r>
    </w:p>
    <w:p w14:paraId="33B1841B" w14:textId="0455CD62" w:rsidR="00C25AE9" w:rsidRDefault="00C25AE9" w:rsidP="00C25AE9">
      <w:pPr>
        <w:pStyle w:val="Heading4"/>
      </w:pPr>
      <w:r w:rsidRPr="00F86224">
        <w:rPr>
          <w:rStyle w:val="Heading3Char"/>
        </w:rPr>
        <w:t>Study area</w:t>
      </w:r>
      <w:r>
        <w:t xml:space="preserve"> </w:t>
      </w:r>
    </w:p>
    <w:p w14:paraId="6AB4EBA9" w14:textId="77777777" w:rsidR="0022253E" w:rsidRPr="0022253E" w:rsidRDefault="0022253E" w:rsidP="0022253E"/>
    <w:p w14:paraId="3C25D9B9" w14:textId="58ABC0F4" w:rsidR="00C25AE9" w:rsidRPr="003C2D2B" w:rsidRDefault="00C25AE9" w:rsidP="00C25AE9">
      <w:r>
        <w:t>London is the capital of England</w:t>
      </w:r>
      <w:r w:rsidR="006B6CCB">
        <w:t xml:space="preserve">, </w:t>
      </w:r>
      <w:r>
        <w:t xml:space="preserve">situated in the South-East of </w:t>
      </w:r>
      <w:r w:rsidR="006B6CCB">
        <w:t>the country</w:t>
      </w:r>
      <w:r>
        <w:t xml:space="preserve">. The city of London (London’s urban area) has a mean elevation of 11 meters above mean sea level (AMSL), an area of </w:t>
      </w:r>
      <w:r w:rsidRPr="00B03D13">
        <w:t>1737,9 km</w:t>
      </w:r>
      <w:r w:rsidRPr="0022253E">
        <w:rPr>
          <w:vertAlign w:val="superscript"/>
        </w:rPr>
        <w:t xml:space="preserve">2 </w:t>
      </w:r>
      <w:r>
        <w:t>and a total of 3070043 registered vehicles (in 2018)</w:t>
      </w:r>
      <w:r w:rsidR="00FC6285">
        <w:fldChar w:fldCharType="begin"/>
      </w:r>
      <w:r w:rsidR="00FC6285">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rsidR="00FC6285">
        <w:fldChar w:fldCharType="separate"/>
      </w:r>
      <w:r w:rsidR="00FC6285" w:rsidRPr="00FC6285">
        <w:rPr>
          <w:rFonts w:ascii="Calibri" w:hAnsi="Calibri" w:cs="Calibri"/>
          <w:szCs w:val="24"/>
        </w:rPr>
        <w:t>(“Eurostat - Data Explorer,” n.d.; “Licensed Vehicles - Type, Borough - London Datastore,” n.d.; “London weather forecast map - Met Office,” n.d.)</w:t>
      </w:r>
      <w:r w:rsidR="00FC6285">
        <w:fldChar w:fldCharType="end"/>
      </w:r>
      <w:r>
        <w:t>.</w:t>
      </w:r>
    </w:p>
    <w:p w14:paraId="547225D5" w14:textId="77777777" w:rsidR="0022253E" w:rsidRDefault="0022253E" w:rsidP="00C25AE9">
      <w:pPr>
        <w:pStyle w:val="Heading3"/>
      </w:pPr>
    </w:p>
    <w:p w14:paraId="51B703C7" w14:textId="77777777" w:rsidR="0022253E" w:rsidRDefault="0022253E" w:rsidP="00C25AE9">
      <w:pPr>
        <w:pStyle w:val="Heading3"/>
      </w:pPr>
    </w:p>
    <w:p w14:paraId="518CE653" w14:textId="77777777" w:rsidR="0022253E" w:rsidRDefault="0022253E" w:rsidP="00C25AE9">
      <w:pPr>
        <w:pStyle w:val="Heading3"/>
      </w:pPr>
    </w:p>
    <w:p w14:paraId="5DEBA2D2" w14:textId="77777777" w:rsidR="0022253E" w:rsidRDefault="0022253E" w:rsidP="00C25AE9">
      <w:pPr>
        <w:pStyle w:val="Heading3"/>
      </w:pPr>
    </w:p>
    <w:p w14:paraId="131E66DA" w14:textId="5F133E41"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7E970CB9" w:rsidR="00C25AE9" w:rsidRPr="00516414" w:rsidRDefault="00C25AE9" w:rsidP="00C25AE9">
      <w:r>
        <w:lastRenderedPageBreak/>
        <w:t xml:space="preserve">November and December 2017 were compared to </w:t>
      </w:r>
      <w:r w:rsidR="006B6CCB">
        <w:t xml:space="preserve">November and </w:t>
      </w:r>
      <w:proofErr w:type="gramStart"/>
      <w:r w:rsidR="006B6CCB">
        <w:t>December of 2016,</w:t>
      </w:r>
      <w:proofErr w:type="gramEnd"/>
      <w:r w:rsidR="006B6CCB">
        <w:t xml:space="preserve"> </w:t>
      </w:r>
      <w:r>
        <w:t xml:space="preserve"> 2015, 2014 and 2013. These periods in 2017 are compared to the same periods of previous years, referred to as climatology. </w:t>
      </w:r>
    </w:p>
    <w:p w14:paraId="2B44EEF3" w14:textId="77777777" w:rsidR="00C25AE9" w:rsidRDefault="00C25AE9" w:rsidP="00C25AE9">
      <w:pPr>
        <w:pStyle w:val="Heading4"/>
      </w:pPr>
      <w:r>
        <w:t xml:space="preserve">Study site </w:t>
      </w:r>
    </w:p>
    <w:p w14:paraId="0E8F9BA0" w14:textId="77777777" w:rsidR="00C25AE9" w:rsidRDefault="00C25AE9" w:rsidP="00C25AE9"/>
    <w:p w14:paraId="3651F735" w14:textId="35846EB2"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t>
      </w:r>
      <w:r w:rsidR="006B6CCB">
        <w:t>w</w:t>
      </w:r>
      <w:r>
        <w:t xml:space="preserve">est and the </w:t>
      </w:r>
      <w:proofErr w:type="spellStart"/>
      <w:r>
        <w:t>Yanshan</w:t>
      </w:r>
      <w:proofErr w:type="spellEnd"/>
      <w:r>
        <w:t xml:space="preserve"> mountains in the </w:t>
      </w:r>
      <w:r w:rsidR="006B6CCB">
        <w:t>n</w:t>
      </w:r>
      <w:r>
        <w:t>orth. It</w:t>
      </w:r>
      <w:r w:rsidR="006B6CCB">
        <w:t xml:space="preserve"> has an urban area of </w:t>
      </w:r>
      <w:r w:rsidRPr="00B03D13">
        <w:t>4,144 km</w:t>
      </w:r>
      <w:r w:rsidRPr="00B03D13">
        <w:rPr>
          <w:vertAlign w:val="superscript"/>
        </w:rPr>
        <w:t>2</w:t>
      </w:r>
      <w:r w:rsidRPr="00B03D13">
        <w:t xml:space="preserve"> </w:t>
      </w:r>
      <w:r>
        <w:t>and an elevation of 43.5</w:t>
      </w:r>
      <w:r w:rsidR="006B6CCB">
        <w:t xml:space="preserve"> </w:t>
      </w:r>
      <w:r>
        <w:t xml:space="preserve">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Beijing</w:t>
      </w:r>
      <w:r w:rsidR="006B6CCB">
        <w:t>’s surrounding regions are</w:t>
      </w:r>
      <w:r>
        <w:t xml:space="preserve"> amongst </w:t>
      </w:r>
      <w:r w:rsidR="006B6CCB">
        <w:t xml:space="preserve">the main </w:t>
      </w:r>
      <w:r>
        <w:t>industrial areas in China (Hebei, Tianjin, Shandon, Liaoning, Shanxi and Henan)</w:t>
      </w:r>
      <w:r w:rsidR="00FC6285">
        <w:fldChar w:fldCharType="begin"/>
      </w:r>
      <w:r w:rsidR="00FC6285">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 xml:space="preserve">.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0456060C" w:rsidR="00C25AE9" w:rsidRPr="003C2D2B" w:rsidRDefault="00C25AE9" w:rsidP="00C25AE9">
      <w:pPr>
        <w:pStyle w:val="Caption"/>
      </w:pPr>
      <w:r>
        <w:t xml:space="preserve">Figure </w:t>
      </w:r>
      <w:fldSimple w:instr=" SEQ Figure \* ARABIC ">
        <w:r w:rsidR="00B8670E">
          <w:rPr>
            <w:noProof/>
          </w:rPr>
          <w:t>2</w:t>
        </w:r>
      </w:fldSimple>
      <w:r>
        <w:t>: Topographical map of Beijing and surrounding regions</w:t>
      </w:r>
      <w:r w:rsidR="00FC6285">
        <w:t xml:space="preserve"> Source:</w:t>
      </w:r>
      <w:r w:rsidR="00FC6285">
        <w:fldChar w:fldCharType="begin"/>
      </w:r>
      <w:r w:rsidR="00FC6285">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7B1573EF"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1D023B" w:rsidRPr="001D023B">
        <w:rPr>
          <w:rFonts w:ascii="Calibri" w:hAnsi="Calibri" w:cs="Calibri"/>
        </w:rPr>
        <w:t>(</w:t>
      </w:r>
      <w:proofErr w:type="spellStart"/>
      <w:r w:rsidR="001D023B" w:rsidRPr="001D023B">
        <w:rPr>
          <w:rFonts w:ascii="Calibri" w:hAnsi="Calibri" w:cs="Calibri"/>
        </w:rPr>
        <w:t>Carslaw</w:t>
      </w:r>
      <w:proofErr w:type="spellEnd"/>
      <w:r w:rsidR="001D023B" w:rsidRPr="001D023B">
        <w:rPr>
          <w:rFonts w:ascii="Calibri" w:hAnsi="Calibri" w:cs="Calibri"/>
        </w:rPr>
        <w:t xml:space="preserve"> and </w:t>
      </w:r>
      <w:proofErr w:type="spellStart"/>
      <w:r w:rsidR="001D023B" w:rsidRPr="001D023B">
        <w:rPr>
          <w:rFonts w:ascii="Calibri" w:hAnsi="Calibri" w:cs="Calibri"/>
        </w:rPr>
        <w:t>Ropkins</w:t>
      </w:r>
      <w:proofErr w:type="spellEnd"/>
      <w:r w:rsidR="001D023B" w:rsidRPr="001D023B">
        <w:rPr>
          <w:rFonts w:ascii="Calibri" w:hAnsi="Calibri" w:cs="Calibri"/>
        </w:rPr>
        <w:t>, 2012)</w:t>
      </w:r>
      <w:r>
        <w:fldChar w:fldCharType="end"/>
      </w:r>
      <w:r w:rsidRPr="006E62AB">
        <w:t>). Th</w:t>
      </w:r>
      <w:r>
        <w:t>is</w:t>
      </w:r>
      <w:r w:rsidRPr="006E62AB">
        <w:t xml:space="preserve"> function </w:t>
      </w:r>
      <w:r>
        <w:t xml:space="preserve">imports </w:t>
      </w:r>
      <w:r w:rsidR="006B6CCB">
        <w:t>data</w:t>
      </w:r>
      <w:r>
        <w:t xml:space="preserve"> from the </w:t>
      </w:r>
      <w:r w:rsidR="006B6CCB">
        <w:t>LAQN’s</w:t>
      </w:r>
      <w:r>
        <w:t xml:space="preserve">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6233CEDC" w14:textId="77777777" w:rsidR="00C25AE9" w:rsidRPr="006E62AB" w:rsidRDefault="00C25AE9" w:rsidP="00C25AE9"/>
    <w:p w14:paraId="7893B099" w14:textId="77777777" w:rsidR="00C25AE9" w:rsidRDefault="00C25AE9" w:rsidP="00C25AE9">
      <w:pPr>
        <w:pStyle w:val="Heading3"/>
      </w:pPr>
      <w:r>
        <w:lastRenderedPageBreak/>
        <w:t>Beijing</w:t>
      </w:r>
      <w:r>
        <w:br/>
      </w:r>
    </w:p>
    <w:p w14:paraId="54EAE640" w14:textId="1C3D49A4"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the Beijing Municipal Environmental </w:t>
      </w:r>
      <w:r w:rsidR="006B6CCB">
        <w:t>M</w:t>
      </w:r>
      <w:r w:rsidRPr="0039184F">
        <w:t xml:space="preserve">onitoring </w:t>
      </w:r>
      <w:r w:rsidR="006B6CCB">
        <w:t>C</w:t>
      </w:r>
      <w:r w:rsidRPr="0039184F">
        <w:t>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416731F2"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commentRangeStart w:id="1"/>
      <w:proofErr w:type="spellStart"/>
      <w:r>
        <w:t>importKCL</w:t>
      </w:r>
      <w:commentRangeEnd w:id="1"/>
      <w:proofErr w:type="spellEnd"/>
      <w:r w:rsidR="00992F35">
        <w:rPr>
          <w:rStyle w:val="CommentReference"/>
        </w:rPr>
        <w:commentReference w:id="1"/>
      </w:r>
      <w:r>
        <w:t>”. Additional information about Marylebone road station is available in appendix 1.1.</w:t>
      </w:r>
      <w:r>
        <w:br/>
      </w:r>
      <w:r>
        <w:br/>
      </w:r>
      <w:r w:rsidRPr="00BA1572">
        <w:rPr>
          <w:rStyle w:val="Heading4Char"/>
        </w:rPr>
        <w:t>Beijing</w:t>
      </w:r>
    </w:p>
    <w:p w14:paraId="55EE4F91" w14:textId="276274B0" w:rsidR="00C25AE9" w:rsidRPr="00BA1572" w:rsidRDefault="00C25AE9" w:rsidP="00C25AE9">
      <w:r>
        <w:t xml:space="preserve">As air quality stations in Beijing do not have records of meteorological observations, Air quality measurements were </w:t>
      </w:r>
      <w:r w:rsidR="006B6CCB">
        <w:t>paired</w:t>
      </w:r>
      <w:r>
        <w:t xml:space="preserve">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r w:rsidR="006C5C63">
        <w:t>station</w:t>
      </w:r>
      <w:r>
        <w:t xml:space="preserve"> </w:t>
      </w:r>
      <w:r w:rsidR="006B6CCB">
        <w:t>coordinates</w:t>
      </w:r>
      <w:r>
        <w:t xml:space="preserve"> are available in appendix 1.3.</w:t>
      </w:r>
    </w:p>
    <w:p w14:paraId="326F4C63" w14:textId="490B9312" w:rsidR="00C25AE9" w:rsidRDefault="00C25AE9" w:rsidP="00C25AE9">
      <w:pPr>
        <w:pStyle w:val="Heading2"/>
      </w:pPr>
      <w:r>
        <w:t>Wind analysis</w:t>
      </w:r>
      <w:r w:rsidR="006B6CCB">
        <w:br/>
      </w:r>
    </w:p>
    <w:p w14:paraId="72D23C37" w14:textId="45DB1CE7" w:rsidR="00C25AE9" w:rsidRPr="00682E1D" w:rsidRDefault="00C25AE9" w:rsidP="00C25AE9">
      <w:r>
        <w:t>To identify anomalies in wind speed</w:t>
      </w:r>
      <w:r w:rsidR="006B6CCB">
        <w:t xml:space="preserve">, wind </w:t>
      </w:r>
      <w:r>
        <w:t xml:space="preserve">direction, and air pollutants concentrations, timeseries, wind roses and pollution roses were employed in this study. </w:t>
      </w:r>
      <w:r w:rsidR="00AA3B9E">
        <w:t>Local wind direction and air pollutants</w:t>
      </w:r>
      <w:r w:rsidR="006B6CCB">
        <w:t>’</w:t>
      </w:r>
      <w:r w:rsidR="00AA3B9E">
        <w:t xml:space="preserve">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lastRenderedPageBreak/>
        <w:t>Pollution roses</w:t>
      </w:r>
      <w:r>
        <w:br/>
      </w:r>
    </w:p>
    <w:p w14:paraId="23A4FD1D" w14:textId="2E8CD129" w:rsidR="00C25AE9" w:rsidRPr="00356662" w:rsidRDefault="00C25AE9" w:rsidP="00C25AE9">
      <w:r>
        <w:t xml:space="preserve">Pollution roses couple mean wind direction and air pollutants concentrations. These are similar to wind </w:t>
      </w:r>
      <w:proofErr w:type="gramStart"/>
      <w:r>
        <w:t>roses</w:t>
      </w:r>
      <w:proofErr w:type="gramEnd"/>
      <w:r>
        <w:t xml:space="preserve"> but wind speed </w:t>
      </w:r>
      <w:r w:rsidR="006B6CCB">
        <w:t xml:space="preserve">is substituted </w:t>
      </w:r>
      <w:r>
        <w:t>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6E3C6D95" w:rsidR="00C25AE9" w:rsidRPr="005046F0" w:rsidRDefault="00C25AE9" w:rsidP="00C25AE9">
      <w:pPr>
        <w:pStyle w:val="Heading2"/>
      </w:pPr>
      <w:r>
        <w:t xml:space="preserve">Trajectory analysis </w:t>
      </w:r>
    </w:p>
    <w:p w14:paraId="2E2A66A6" w14:textId="77777777" w:rsidR="00C25AE9" w:rsidRPr="006A6FED" w:rsidRDefault="00C25AE9" w:rsidP="00C25AE9">
      <w:pPr>
        <w:pStyle w:val="Heading3"/>
      </w:pPr>
      <w:r>
        <w:t>Meteorological data input – GDAS1</w:t>
      </w:r>
      <w:r>
        <w:br/>
      </w:r>
    </w:p>
    <w:p w14:paraId="2BB0B916" w14:textId="330C6911"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w:t>
      </w:r>
      <w:r w:rsidR="008750C8">
        <w:t>considered most</w:t>
      </w:r>
      <w:r w:rsidRPr="00372E5D">
        <w:t xml:space="preserve">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2D0006FF" w:rsidR="00C25AE9" w:rsidRDefault="00C25AE9" w:rsidP="00C25AE9">
      <w:pPr>
        <w:pStyle w:val="Heading3"/>
      </w:pPr>
      <w:r>
        <w:t xml:space="preserve">Back-trajectory generation </w:t>
      </w:r>
    </w:p>
    <w:p w14:paraId="1EB6DEE7" w14:textId="77777777" w:rsidR="00C25AE9" w:rsidRPr="00EC0E1A" w:rsidRDefault="00C25AE9" w:rsidP="00C25AE9"/>
    <w:p w14:paraId="68921391" w14:textId="60B6DE25" w:rsidR="00C25AE9" w:rsidRDefault="00C25AE9" w:rsidP="00C25AE9">
      <w:r>
        <w:t>3-D five-day (120 hr) back-trajectories (BT</w:t>
      </w:r>
      <w:r w:rsidR="008750C8">
        <w:t>s</w:t>
      </w:r>
      <w:r>
        <w:t xml:space="preserve">) were calculated using the package </w:t>
      </w:r>
      <w:proofErr w:type="spellStart"/>
      <w:r>
        <w:t>PySPLIT</w:t>
      </w:r>
      <w:proofErr w:type="spellEnd"/>
      <w:r>
        <w:t xml:space="preserve"> </w:t>
      </w:r>
      <w:r w:rsidR="008750C8">
        <w:t>(</w:t>
      </w:r>
      <w:r>
        <w:t>Python</w:t>
      </w:r>
      <w:r w:rsidR="008750C8">
        <w:t>)</w:t>
      </w:r>
      <w:r>
        <w:t xml:space="preserve"> and the PC version of HYSPLIT </w:t>
      </w:r>
      <w:r w:rsidRPr="00506CA2">
        <w:t xml:space="preserve">(see appendix 1.4 for additional details about the software </w:t>
      </w:r>
      <w:r w:rsidRPr="00C77C6B">
        <w:t xml:space="preserve">and </w:t>
      </w:r>
      <w:r w:rsidR="00C77C6B" w:rsidRPr="00C77C6B">
        <w:t xml:space="preserve">visit the URL: </w:t>
      </w:r>
      <w:hyperlink r:id="rId10" w:history="1">
        <w:r w:rsidR="008750C8" w:rsidRPr="00627432">
          <w:rPr>
            <w:rStyle w:val="Hyperlink"/>
          </w:rPr>
          <w:t>https://github.com/ceio1/Final-thesis-codes.git</w:t>
        </w:r>
      </w:hyperlink>
      <w:r w:rsidR="008750C8">
        <w:t xml:space="preserve"> for scripts</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w:t>
      </w:r>
      <w:r w:rsidR="008750C8">
        <w:t>s</w:t>
      </w:r>
      <w:r>
        <w:t xml:space="preserve"> were computed for the study periods at arrival times 03, 06, 09, 12, 15, 18, 21 and 0 UTC with source location London and Beijing (see appendix 1.6 for </w:t>
      </w:r>
      <w:r w:rsidR="008750C8">
        <w:t>precise coordinates</w:t>
      </w:r>
      <w:r>
        <w:t>). The coordinates of BT</w:t>
      </w:r>
      <w:r w:rsidR="008750C8">
        <w:t>s</w:t>
      </w:r>
      <w:r>
        <w:t xml:space="preserve"> arrival destination were retrieved typing the name of source location in Google Earth (for information about the software version see appendix 1.4). These coordinates were deemed suitable to represent the arrival of air masses influencing the source locations. Arrival heights of BT</w:t>
      </w:r>
      <w:r w:rsidR="008750C8">
        <w:t>s</w:t>
      </w:r>
      <w:r>
        <w:t xml:space="preserve"> were set at 400m above ground level (AGL). </w:t>
      </w:r>
      <w:r w:rsidRPr="000C1FAE">
        <w:t>Although measurement of air pollution is conducted close to the</w:t>
      </w:r>
      <w:r w:rsidR="008750C8">
        <w:t xml:space="preserve"> ground </w:t>
      </w:r>
      <w:r w:rsidRPr="000C1FAE">
        <w:t xml:space="preserve"> surface, the air above ground surface is well mixed, therefore an arrival altitude of </w:t>
      </w:r>
      <w:r>
        <w:t>4</w:t>
      </w:r>
      <w:r w:rsidRPr="000C1FAE">
        <w:t xml:space="preserve">00 meters </w:t>
      </w:r>
      <w:r w:rsidR="008750C8">
        <w:t>is assumed to be</w:t>
      </w:r>
      <w:r w:rsidRPr="000C1FAE">
        <w:t xml:space="preserve"> representative of the</w:t>
      </w:r>
      <w:r w:rsidR="008750C8">
        <w:t>ir</w:t>
      </w:r>
      <w:r w:rsidRPr="000C1FAE">
        <w:t xml:space="preserve"> concentration </w:t>
      </w:r>
      <w:r>
        <w:t xml:space="preserve">at </w:t>
      </w:r>
      <w:r w:rsidRPr="000C1FAE">
        <w:t>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w:t>
      </w:r>
      <w:r w:rsidR="008750C8">
        <w:t>s</w:t>
      </w:r>
      <w:r>
        <w:t xml:space="preserve"> generated at low altitudes incur in errors due to the influence of the ground surface. To identify the arrival altitude at which </w:t>
      </w:r>
      <w:r w:rsidR="008750C8">
        <w:t>this influence</w:t>
      </w:r>
      <w:r>
        <w:t xml:space="preserve"> was </w:t>
      </w:r>
      <w:r w:rsidR="008750C8">
        <w:t>minimal</w:t>
      </w:r>
      <w:r>
        <w:t>, a sensitivity analysis was performed by visually comparing the spatial difference between original BT</w:t>
      </w:r>
      <w:r w:rsidR="001D023B">
        <w:t>s</w:t>
      </w:r>
      <w:r>
        <w:t xml:space="preserve"> and </w:t>
      </w:r>
      <w:r w:rsidR="008750C8">
        <w:t xml:space="preserve">their </w:t>
      </w:r>
      <w:r w:rsidRPr="001D023B">
        <w:t>reverse trajectories</w:t>
      </w:r>
      <w:r w:rsidR="001D023B" w:rsidRPr="001D023B">
        <w:t xml:space="preserve"> (forward trajectories which is initialised at the endpoint of the BT</w:t>
      </w:r>
      <w:r w:rsidR="001D023B">
        <w:t>s</w:t>
      </w:r>
      <w:r w:rsidR="001D023B" w:rsidRPr="001D023B">
        <w:t>)</w:t>
      </w:r>
      <w:r>
        <w:t xml:space="preserve"> (details are available in Appendix 1.7). This resulted in a height of 400m AGL. Furthermore, literature research revealed the P</w:t>
      </w:r>
      <w:r w:rsidR="008750C8">
        <w:t xml:space="preserve">lanet Boundary Layer </w:t>
      </w:r>
      <w:r w:rsidR="00A50ABB">
        <w:t>(</w:t>
      </w:r>
      <w:r w:rsidR="008750C8">
        <w:t>PBL</w:t>
      </w:r>
      <w:r w:rsidR="00A50ABB">
        <w:t>)</w:t>
      </w:r>
      <w:r>
        <w:t xml:space="preserve"> in winter in London and Beijing are expected to vary between 400 and 900 m and between 500 and 1000 m </w:t>
      </w:r>
      <w:r w:rsidR="00A50ABB">
        <w:t>AGL,</w:t>
      </w:r>
      <w:r>
        <w:t xml:space="preserve"> respectively</w:t>
      </w:r>
      <w:r w:rsidR="008750C8">
        <w:t>. S</w:t>
      </w:r>
      <w:r>
        <w:t>etting source location arrival</w:t>
      </w:r>
      <w:r w:rsidR="008750C8">
        <w:t xml:space="preserve"> altitude</w:t>
      </w:r>
      <w:r>
        <w:t xml:space="preserve"> at 400</w:t>
      </w:r>
      <w:r w:rsidR="00A50ABB">
        <w:t xml:space="preserve"> </w:t>
      </w:r>
      <w:r>
        <w:t xml:space="preserve">m </w:t>
      </w:r>
      <w:r w:rsidR="008750C8">
        <w:t xml:space="preserve">increased </w:t>
      </w:r>
      <w:r w:rsidR="00A50ABB">
        <w:t>the likelihood that</w:t>
      </w:r>
      <w:r>
        <w:t xml:space="preserve"> BT had travel paths likely below or just above the PBL</w:t>
      </w:r>
      <w:r w:rsidR="008750C8">
        <w:t xml:space="preserve"> </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There is uncertainty associated with the influence of atmospheric turbulence and convection on BT</w:t>
      </w:r>
      <w:r w:rsidR="00A50ABB">
        <w:t>s</w:t>
      </w:r>
      <w:r>
        <w:t xml:space="preserve"> arrival height, which is not easily quantifiable</w:t>
      </w:r>
      <w:r w:rsidR="00A50ABB">
        <w:t xml:space="preserve"> </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account for vertical movements, thus being defined as the most accurate trajectory </w:t>
      </w:r>
      <w:r w:rsidRPr="005C6D7D">
        <w:t>type</w:t>
      </w:r>
      <w:r w:rsidR="00A50ABB" w:rsidRPr="005C6D7D">
        <w:t xml:space="preserve"> </w:t>
      </w:r>
      <w:r w:rsidR="00A50ABB" w:rsidRPr="005C6D7D">
        <w:fldChar w:fldCharType="begin"/>
      </w:r>
      <w:r w:rsidR="00A50ABB" w:rsidRPr="005C6D7D">
        <w:instrText xml:space="preserve"> ADDIN ZOTERO_ITEM CSL_CITATION {"citationID":"byUlIKtp","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A50ABB" w:rsidRPr="005C6D7D">
        <w:fldChar w:fldCharType="separate"/>
      </w:r>
      <w:r w:rsidR="00A50ABB" w:rsidRPr="005C6D7D">
        <w:rPr>
          <w:rFonts w:ascii="Calibri" w:hAnsi="Calibri" w:cs="Calibri"/>
        </w:rPr>
        <w:t>(Draxler, R.R., Hess, G.D., 1998, n.d.)</w:t>
      </w:r>
      <w:r w:rsidR="00A50ABB" w:rsidRPr="005C6D7D">
        <w:fldChar w:fldCharType="end"/>
      </w:r>
      <w:r w:rsidRPr="005C6D7D">
        <w:t>.</w:t>
      </w:r>
      <w:r w:rsidRPr="00BF0883">
        <w:t xml:space="preserve"> </w:t>
      </w:r>
      <w:r>
        <w:t>The hours were chosen to take advantage of the maximum temporal resolution available for GDAS1 files</w:t>
      </w:r>
      <w:r w:rsidR="005C6D7D">
        <w:t xml:space="preserve"> </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w:t>
      </w:r>
    </w:p>
    <w:p w14:paraId="49D58633" w14:textId="77777777" w:rsidR="0013341A" w:rsidRDefault="0013341A" w:rsidP="00C25AE9">
      <w:pPr>
        <w:pStyle w:val="Heading3"/>
      </w:pPr>
    </w:p>
    <w:p w14:paraId="47057EBD" w14:textId="619FC856" w:rsidR="00C25AE9" w:rsidRDefault="00C25AE9" w:rsidP="00C25AE9">
      <w:pPr>
        <w:pStyle w:val="Heading3"/>
      </w:pPr>
      <w:r>
        <w:t>Trajectory errors</w:t>
      </w:r>
    </w:p>
    <w:p w14:paraId="46AF2518" w14:textId="77777777" w:rsidR="0022253E" w:rsidRPr="0022253E" w:rsidRDefault="0022253E" w:rsidP="0022253E"/>
    <w:p w14:paraId="38DBE311" w14:textId="2C1EDBC4" w:rsidR="00C25AE9" w:rsidRDefault="00C25AE9" w:rsidP="00C25AE9">
      <w:r>
        <w:t>From the literature, the error associated with</w:t>
      </w:r>
      <w:r w:rsidR="001D023B">
        <w:t xml:space="preserve"> HYSPLIT</w:t>
      </w:r>
      <w:r>
        <w:t xml:space="preserve"> BT</w:t>
      </w:r>
      <w:r w:rsidR="001D023B">
        <w:t xml:space="preserve">s </w:t>
      </w:r>
      <w:r>
        <w:t>is</w:t>
      </w:r>
      <w:r w:rsidR="00D37E2B">
        <w:t xml:space="preserve"> about 15 – 30% </w:t>
      </w:r>
      <w:r>
        <w:t>of the travel distance</w:t>
      </w:r>
      <w:r w:rsidR="0013341A">
        <w:t xml:space="preserve"> </w:t>
      </w:r>
      <w:r w:rsidR="0013341A">
        <w:fldChar w:fldCharType="begin"/>
      </w:r>
      <w:r w:rsidR="0013341A">
        <w:instrText xml:space="preserve"> ADDIN ZOTERO_ITEM CSL_CITATION {"citationID":"KqGv1iId","properties":{"formattedCitation":"(Draxler et al., n.d.)","plainCitation":"(Draxler et al., n.d.)","noteIndex":0},"citationItems":[{"id":256,"uris":["http://zotero.org/users/local/KCAGbsdL/items/LQIMXUJE"],"uri":["http://zotero.org/users/local/KCAGbsdL/items/LQIMXUJE"],"itemData":{"id":256,"type":"article-journal","abstract":"The HYSPLIT_4 (Hybrid Single-Particle Lagrangian Integrated Trajectory) Model\ninstallation, configuration, and operating procedures are reviewed.\nExamples are given for setting up the model for trajectory and\nconcentration simulations, graphical displays, and creating\npublication quality illustrations. The model requires specially\npreformatted meteorological data. Programs that can be used to\ncreate the model's meteorological input data are described. The\nUser's Guide has been restructured so that the section titles match\nthe GUI help menu tabs. Although this guide is designed to support\nthe PC and UNIX versions of the program, the executable of the\non-line web version is identical. The only differences are the\noptions available through the interface.","language":"en","page":"254","source":"Zotero","title":"HYSPLIT4 User's Guide","author":[{"family":"Draxler","given":"Roland"},{"family":"Stunder","given":"Barbara"},{"family":"Rolph","given":"Glenn"},{"family":"Stein","given":"Ariel"},{"family":"Taylor","given":"Albion"}]}}],"schema":"https://github.com/citation-style-language/schema/raw/master/csl-citation.json"} </w:instrText>
      </w:r>
      <w:r w:rsidR="0013341A">
        <w:fldChar w:fldCharType="separate"/>
      </w:r>
      <w:r w:rsidR="0013341A" w:rsidRPr="0013341A">
        <w:rPr>
          <w:rFonts w:ascii="Calibri" w:hAnsi="Calibri" w:cs="Calibri"/>
        </w:rPr>
        <w:t>(</w:t>
      </w:r>
      <w:proofErr w:type="spellStart"/>
      <w:r w:rsidR="0013341A" w:rsidRPr="0013341A">
        <w:rPr>
          <w:rFonts w:ascii="Calibri" w:hAnsi="Calibri" w:cs="Calibri"/>
        </w:rPr>
        <w:t>Draxler</w:t>
      </w:r>
      <w:proofErr w:type="spellEnd"/>
      <w:r w:rsidR="0013341A" w:rsidRPr="0013341A">
        <w:rPr>
          <w:rFonts w:ascii="Calibri" w:hAnsi="Calibri" w:cs="Calibri"/>
        </w:rPr>
        <w:t xml:space="preserve"> et al., n.d.)</w:t>
      </w:r>
      <w:r w:rsidR="0013341A">
        <w:fldChar w:fldCharType="end"/>
      </w:r>
      <w:r>
        <w:t xml:space="preserve">. </w:t>
      </w:r>
      <w:r w:rsidR="0013341A">
        <w:t>In this paper, total trajectory</w:t>
      </w:r>
      <w:r w:rsidR="00D37E2B">
        <w:t xml:space="preserve"> error</w:t>
      </w:r>
      <w:r w:rsidR="0013341A">
        <w:t xml:space="preserve"> is assumed to be 20%</w:t>
      </w:r>
      <w:r w:rsidR="00E1684D">
        <w:t xml:space="preserve">,  </w:t>
      </w:r>
      <w:r w:rsidR="00E1684D" w:rsidRPr="00E1684D">
        <w:rPr>
          <w:highlight w:val="yellow"/>
        </w:rPr>
        <w:t xml:space="preserve">as calculated in a </w:t>
      </w:r>
      <w:proofErr w:type="spellStart"/>
      <w:r w:rsidR="00E1684D" w:rsidRPr="00E1684D">
        <w:rPr>
          <w:highlight w:val="yellow"/>
        </w:rPr>
        <w:t>comprehenshive</w:t>
      </w:r>
      <w:proofErr w:type="spellEnd"/>
      <w:r w:rsidR="0013341A">
        <w:fldChar w:fldCharType="begin"/>
      </w:r>
      <w:r w:rsidR="0013341A">
        <w:instrText xml:space="preserve"> ADDIN ZOTERO_TEMP </w:instrText>
      </w:r>
      <w:r w:rsidR="0013341A">
        <w:fldChar w:fldCharType="separate"/>
      </w:r>
      <w:r w:rsidR="0013341A">
        <w:fldChar w:fldCharType="end"/>
      </w:r>
      <w:r w:rsidR="0013341A">
        <w:t xml:space="preserve">. </w:t>
      </w:r>
      <w:r>
        <w:t>For this study, a component of the error (integration error) was estimated performing a Forward/Backward test</w:t>
      </w:r>
      <w:r w:rsidR="0013341A">
        <w:t xml:space="preserve"> </w:t>
      </w:r>
      <w:r w:rsidR="001D023B">
        <w:fldChar w:fldCharType="begin"/>
      </w:r>
      <w:r w:rsidR="001D023B">
        <w:instrText xml:space="preserve"> ADDIN ZOTERO_ITEM CSL_CITATION {"citationID":"Kx0lrP3B","properties":{"formattedCitation":"(Freitag et al., 2013)","plainCitation":"(Freitag et al., 2013)","noteIndex":0},"citationItems":[{"id":313,"uris":["http://zotero.org/users/local/KCAGbsdL/items/C2733AK7"],"uri":["http://zotero.org/users/local/KCAGbsdL/items/C2733AK7"],"itemData":{"id":313,"type":"article-journal","abstract":"Abstract. Backward trajectories are commonly used to gain knowledge about the history of airborne observations in terms of possible processes along their path as well as feasible source regions. Here, we describe a refined approach that incorporates airborne gas, aerosol, and environmental data into back trajectories and show how this technique allows for simultaneous assessment of air mass history and back trajectory reliability without the need of calculating trajectory errors.  We use the HYbrid Single-Particle Lagrangian Integrated Trajectory (HYSPLIT) model and add a simple semi-automated computing routine to facilitate high-frequency coverage of back trajectories initiated along the flight track every 10 s. We integrate our in-situ physiochemical data by color-coding each of these trajectories with its corresponding in-situ tracer values measured at the back trajectory start points along the flight path. The unique color for each trajectory aids assessment of trajectory reliability through the visual clustering of air mass pathways of similar coloration. Moreover, marked changes in trajectories associated with marked changes evident in measured physiochemical or thermodynamic properties of an air mass add credence to trajectories, particularly when these air mass properties are linked to trajectory features characteristic of recognized sources or processes. This visual clustering of air mass pathways is of particular value for large-scale 3-D flight tracks common to aircraft experiments where air mass features of interest are often spatially distributed and temporally separated.  The cluster-visualization tool used here reveals most back trajectories with pollution signatures measured in the Central Equatorial Pacific reach back to sources on the South American continent over 10 000 km away and 12 days back in time, e.g. the Amazonian basin. We also demonstrate the distinctions in air mass properties between these and trajectories that penetrate deep convection in the Inter-Tropical Convergence Zone. Additionally, for the first time we show consistency of modeled HYSPLIT precipitation along back trajectories with scavenging signatures in the aerosol measured for these trajectories.","container-title":"Atmospheric Measurement Techniques Discussions","DOI":"10.5194/amtd-6-5345-2013","ISSN":"1867-8610","issue":"3","journalAbbreviation":"Atmos. Meas. Tech. Discuss.","language":"en","page":"5345-5399","source":"DOI.org (Crossref)","title":"Assimilating airborne gas and aerosol measurements into HYSPLIT: a visualization tool for simultaneous assessment of air mass history and back trajectory reliability","title-short":"Assimilating airborne gas and aerosol measurements into HYSPLIT","volume":"6","author":[{"family":"Freitag","given":"S."},{"family":"Clarke","given":"A. D."},{"family":"Howell","given":"S. G."},{"family":"Kapustin","given":"V. N."},{"family":"Campos","given":"T."},{"family":"Brekhovskikh","given":"V. L."},{"family":"Zhou","given":"J."}],"issued":{"date-parts":[["2013",6,19]]}}}],"schema":"https://github.com/citation-style-language/schema/raw/master/csl-citation.json"} </w:instrText>
      </w:r>
      <w:r w:rsidR="001D023B">
        <w:fldChar w:fldCharType="separate"/>
      </w:r>
      <w:r w:rsidR="001D023B" w:rsidRPr="001D023B">
        <w:rPr>
          <w:rFonts w:ascii="Calibri" w:hAnsi="Calibri" w:cs="Calibri"/>
        </w:rPr>
        <w:t>(Freitag et al., 2013)</w:t>
      </w:r>
      <w:r w:rsidR="001D023B">
        <w:fldChar w:fldCharType="end"/>
      </w:r>
      <w:r>
        <w:t>. Th</w:t>
      </w:r>
      <w:r w:rsidR="002D01DC">
        <w:t>is entails calculating the spatial</w:t>
      </w:r>
      <w:r>
        <w:t xml:space="preserve"> difference between the source location of </w:t>
      </w:r>
      <w:r w:rsidR="002D01DC">
        <w:t>an original</w:t>
      </w:r>
      <w:r>
        <w:t xml:space="preserve"> BT and the endpoint of </w:t>
      </w:r>
      <w:r w:rsidR="002D01DC">
        <w:t>its</w:t>
      </w:r>
      <w:r>
        <w:t xml:space="preserve"> reverse trajectory. </w:t>
      </w:r>
      <w:r w:rsidR="001D023B">
        <w:t xml:space="preserve">To minimize this error, </w:t>
      </w:r>
      <w:r>
        <w:t>BT</w:t>
      </w:r>
      <w:r w:rsidR="001D023B">
        <w:t>s</w:t>
      </w:r>
      <w:r>
        <w:t xml:space="preserve"> with associated integration error higher than two standard deviation from the mean were not considered in the analysis. </w:t>
      </w:r>
      <w:r w:rsidR="00D37E2B">
        <w:t>Few (</w:t>
      </w:r>
      <w:r>
        <w:t>6.12%</w:t>
      </w:r>
      <w:r w:rsidR="00D37E2B">
        <w:t>)</w:t>
      </w:r>
      <w:r>
        <w:t xml:space="preserve"> BT</w:t>
      </w:r>
      <w:r w:rsidR="0013341A">
        <w:t>s</w:t>
      </w:r>
      <w:r>
        <w:t xml:space="preserve"> were discarded and 8.01% for Beijing.   </w:t>
      </w:r>
    </w:p>
    <w:p w14:paraId="66A2C4D0" w14:textId="13ECC3C9" w:rsidR="00C25AE9" w:rsidRDefault="00C25AE9" w:rsidP="00C25AE9">
      <w:pPr>
        <w:pStyle w:val="Heading3"/>
      </w:pPr>
      <w:r>
        <w:t xml:space="preserve">BT clustering </w:t>
      </w:r>
    </w:p>
    <w:p w14:paraId="0D653DE7" w14:textId="77777777" w:rsidR="00C25AE9" w:rsidRPr="00D652ED" w:rsidRDefault="00C25AE9" w:rsidP="00C25AE9"/>
    <w:p w14:paraId="00046E56" w14:textId="6B2DEEE0" w:rsidR="00C25AE9" w:rsidRDefault="00C25AE9" w:rsidP="00C25AE9">
      <w:r w:rsidRPr="00E1684D">
        <w:rPr>
          <w:highlight w:val="yellow"/>
        </w:rPr>
        <w:t xml:space="preserve">Clustering of BT is a procedure that involves the partition of BT into different sets, having same source location, similar trajectory paths and similar endpoint, represented by </w:t>
      </w:r>
      <w:r w:rsidR="002D01DC" w:rsidRPr="00E1684D">
        <w:rPr>
          <w:highlight w:val="yellow"/>
        </w:rPr>
        <w:t xml:space="preserve">MCs </w:t>
      </w:r>
      <w:r w:rsidR="003512FE" w:rsidRPr="00E1684D">
        <w:rPr>
          <w:highlight w:val="yellow"/>
        </w:rPr>
        <w:fldChar w:fldCharType="begin"/>
      </w:r>
      <w:r w:rsidR="003512FE" w:rsidRPr="00E1684D">
        <w:rPr>
          <w:highlight w:val="yellow"/>
        </w:rPr>
        <w:instrText xml:space="preserve"> ADDIN ZOTERO_ITEM CSL_CITATION {"citationID":"NbN3wm3T","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3512FE" w:rsidRPr="00E1684D">
        <w:rPr>
          <w:highlight w:val="yellow"/>
        </w:rPr>
        <w:fldChar w:fldCharType="separate"/>
      </w:r>
      <w:r w:rsidR="003512FE" w:rsidRPr="00E1684D">
        <w:rPr>
          <w:rFonts w:ascii="Calibri" w:hAnsi="Calibri" w:cs="Calibri"/>
          <w:highlight w:val="yellow"/>
        </w:rPr>
        <w:t>(</w:t>
      </w:r>
      <w:proofErr w:type="spellStart"/>
      <w:r w:rsidR="003512FE" w:rsidRPr="00E1684D">
        <w:rPr>
          <w:rFonts w:ascii="Calibri" w:hAnsi="Calibri" w:cs="Calibri"/>
          <w:highlight w:val="yellow"/>
        </w:rPr>
        <w:t>Draxler</w:t>
      </w:r>
      <w:proofErr w:type="spellEnd"/>
      <w:r w:rsidR="003512FE" w:rsidRPr="00E1684D">
        <w:rPr>
          <w:rFonts w:ascii="Calibri" w:hAnsi="Calibri" w:cs="Calibri"/>
          <w:highlight w:val="yellow"/>
        </w:rPr>
        <w:t>, R.R., Hess, G.D., 1998, n.d.)</w:t>
      </w:r>
      <w:r w:rsidR="003512FE" w:rsidRPr="00E1684D">
        <w:rPr>
          <w:highlight w:val="yellow"/>
        </w:rPr>
        <w:fldChar w:fldCharType="end"/>
      </w:r>
      <w:r w:rsidRPr="00E1684D">
        <w:rPr>
          <w:highlight w:val="yellow"/>
        </w:rPr>
        <w:t xml:space="preserve">. This </w:t>
      </w:r>
      <w:r w:rsidR="002D01DC" w:rsidRPr="00E1684D">
        <w:rPr>
          <w:highlight w:val="yellow"/>
        </w:rPr>
        <w:t>allows</w:t>
      </w:r>
      <w:r w:rsidRPr="00E1684D">
        <w:rPr>
          <w:highlight w:val="yellow"/>
        </w:rPr>
        <w:t xml:space="preserve"> to </w:t>
      </w:r>
      <w:r w:rsidR="002D01DC" w:rsidRPr="00E1684D">
        <w:rPr>
          <w:highlight w:val="yellow"/>
        </w:rPr>
        <w:t xml:space="preserve">display </w:t>
      </w:r>
      <w:r w:rsidRPr="00E1684D">
        <w:rPr>
          <w:highlight w:val="yellow"/>
        </w:rPr>
        <w:t>numerous trajectories</w:t>
      </w:r>
      <w:r w:rsidR="002D01DC" w:rsidRPr="00E1684D">
        <w:rPr>
          <w:highlight w:val="yellow"/>
        </w:rPr>
        <w:t xml:space="preserve"> </w:t>
      </w:r>
      <w:r w:rsidRPr="00E1684D">
        <w:rPr>
          <w:highlight w:val="yellow"/>
        </w:rPr>
        <w:t xml:space="preserve"> as one variable which is representative of the mean flow of those trajectories</w:t>
      </w:r>
      <w:r w:rsidR="002D01DC" w:rsidRPr="00E1684D">
        <w:rPr>
          <w:highlight w:val="yellow"/>
        </w:rPr>
        <w:t xml:space="preserve"> </w:t>
      </w:r>
      <w:r w:rsidR="002D01DC" w:rsidRPr="00E1684D">
        <w:rPr>
          <w:highlight w:val="yellow"/>
        </w:rPr>
        <w:fldChar w:fldCharType="begin"/>
      </w:r>
      <w:r w:rsidR="002D01DC" w:rsidRPr="00E1684D">
        <w:rPr>
          <w:highlight w:val="yellow"/>
        </w:rPr>
        <w:instrText xml:space="preserve"> ADDIN ZOTERO_ITEM CSL_CITATION {"citationID":"choLXE8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2D01DC" w:rsidRPr="00E1684D">
        <w:rPr>
          <w:highlight w:val="yellow"/>
        </w:rPr>
        <w:fldChar w:fldCharType="separate"/>
      </w:r>
      <w:r w:rsidR="002D01DC" w:rsidRPr="00E1684D">
        <w:rPr>
          <w:rFonts w:ascii="Calibri" w:hAnsi="Calibri" w:cs="Calibri"/>
          <w:highlight w:val="yellow"/>
        </w:rPr>
        <w:t>(Stein et al., 2015)</w:t>
      </w:r>
      <w:r w:rsidR="002D01DC" w:rsidRPr="00E1684D">
        <w:rPr>
          <w:highlight w:val="yellow"/>
        </w:rPr>
        <w:fldChar w:fldCharType="end"/>
      </w:r>
      <w:r w:rsidRPr="00E1684D">
        <w:rPr>
          <w:highlight w:val="yellow"/>
        </w:rPr>
        <w:t xml:space="preserve">. </w:t>
      </w:r>
      <w:r w:rsidR="0022253E" w:rsidRPr="00E1684D">
        <w:rPr>
          <w:highlight w:val="yellow"/>
        </w:rPr>
        <w:t>MCs from JF1 and JF2 in 2018 were compared to MCs of JF1 and JF2 in climatology for London</w:t>
      </w:r>
      <w:r w:rsidR="006C7453" w:rsidRPr="00E1684D">
        <w:rPr>
          <w:highlight w:val="yellow"/>
        </w:rPr>
        <w:t xml:space="preserve"> and MCs from November and December 2017 were compared to MCs in December and November in climatology</w:t>
      </w:r>
      <w:r w:rsidR="0022253E" w:rsidRPr="00E1684D">
        <w:rPr>
          <w:highlight w:val="yellow"/>
        </w:rPr>
        <w:t xml:space="preserve"> </w:t>
      </w:r>
      <w:r w:rsidR="002D01DC" w:rsidRPr="00E1684D">
        <w:rPr>
          <w:highlight w:val="yellow"/>
        </w:rPr>
        <w:t>.</w:t>
      </w:r>
      <w:r w:rsidR="0022253E">
        <w:t xml:space="preserve"> </w:t>
      </w:r>
      <w:r>
        <w:t>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w:t>
      </w:r>
      <w:r w:rsidR="002D01DC">
        <w:t>HYSPLIT</w:t>
      </w:r>
      <w:r>
        <w:t xml:space="preserve">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37795F77"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w:t>
      </w:r>
      <w:r w:rsidR="00E1684D">
        <w:t>13</w:t>
      </w:r>
      <w:r>
        <w:t xml:space="preserve"> in January 2018 (6 in JF1 and 7 in JF2) and </w:t>
      </w:r>
      <w:r w:rsidR="00E1684D">
        <w:t>25</w:t>
      </w:r>
      <w:r>
        <w:t xml:space="preserve"> times in January climatology (9 in JF1 and 16 in JF2). Observing A in Figure 3, it is evident that NO</w:t>
      </w:r>
      <w:r>
        <w:rPr>
          <w:vertAlign w:val="subscript"/>
        </w:rPr>
        <w:t>2</w:t>
      </w:r>
      <w:r>
        <w:t xml:space="preserve"> concentrations in 2018 were consistently </w:t>
      </w:r>
      <w:r w:rsidR="00E1684D">
        <w:t xml:space="preserve">lower </w:t>
      </w:r>
      <w:r>
        <w:t xml:space="preserve">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E1684D">
        <w:t>but was observed</w:t>
      </w:r>
      <w:r>
        <w:t xml:space="preserve"> </w:t>
      </w:r>
      <w:r w:rsidR="001E59B5">
        <w:t>twice</w:t>
      </w:r>
      <w:r>
        <w:t xml:space="preserve"> </w:t>
      </w:r>
      <w:r w:rsidR="00E1684D">
        <w:t>in</w:t>
      </w:r>
      <w:r>
        <w:t xml:space="preserve"> the 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w:t>
      </w:r>
      <w:r w:rsidR="001E59B5">
        <w:lastRenderedPageBreak/>
        <w:t>3). During this period, NO</w:t>
      </w:r>
      <w:r w:rsidR="001E59B5" w:rsidRPr="001E59B5">
        <w:rPr>
          <w:vertAlign w:val="subscript"/>
        </w:rPr>
        <w:t>2</w:t>
      </w:r>
      <w:r>
        <w:t xml:space="preserve"> legal limits were exceeded eleven times in the climatology </w:t>
      </w:r>
      <w:r w:rsidR="00E1684D">
        <w:t>and</w:t>
      </w:r>
      <w:r>
        <w:t xml:space="preserve"> zero</w:t>
      </w:r>
      <w:r w:rsidR="00E1684D">
        <w:t xml:space="preserve"> times</w:t>
      </w:r>
      <w:r>
        <w:t xml:space="preserve">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in 2018</w:t>
      </w:r>
      <w:r w:rsidR="00FA6F32">
        <w:t xml:space="preserve"> compared</w:t>
      </w:r>
      <w:r>
        <w:t xml:space="preserve">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r w:rsidR="00FA6F32">
        <w:t xml:space="preserve"> </w:t>
      </w:r>
      <w:r>
        <w:t>.</w:t>
      </w:r>
    </w:p>
    <w:p w14:paraId="7EC56E25" w14:textId="7FED949A"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w:t>
      </w:r>
      <w:r w:rsidR="00FA6F32">
        <w:rPr>
          <w:rFonts w:cstheme="minorHAnsi"/>
        </w:rPr>
        <w:t>in</w:t>
      </w:r>
      <w:r>
        <w:rPr>
          <w:rFonts w:cstheme="minorHAnsi"/>
        </w:rPr>
        <w:t xml:space="preserve"> the climatology (A in Figure 3) and air temperature was consistently lower than in the climatology (1-5</w:t>
      </w:r>
      <w:r w:rsidR="00880AA1" w:rsidRPr="00880AA1">
        <w:rPr>
          <w:rFonts w:cstheme="minorHAnsi"/>
        </w:rPr>
        <w:t>°C</w:t>
      </w:r>
      <w:r w:rsidR="00FA6F32">
        <w:rPr>
          <w:rFonts w:cstheme="minorHAnsi"/>
        </w:rPr>
        <w:t xml:space="preserve"> in 2018</w:t>
      </w:r>
      <w:r w:rsidR="00880AA1">
        <w:rPr>
          <w:rFonts w:cstheme="minorHAnsi"/>
        </w:rPr>
        <w:t xml:space="preserve"> and</w:t>
      </w:r>
      <w:r>
        <w:rPr>
          <w:rFonts w:cstheme="minorHAnsi"/>
        </w:rPr>
        <w:t xml:space="preserve"> 5-9°C</w:t>
      </w:r>
      <w:r w:rsidR="00FA6F32">
        <w:rPr>
          <w:rFonts w:cstheme="minorHAnsi"/>
        </w:rPr>
        <w:t xml:space="preserve"> in climatology</w:t>
      </w:r>
      <w:r>
        <w:rPr>
          <w:rFonts w:cstheme="minorHAnsi"/>
        </w:rPr>
        <w:t xml:space="preserve">). In 2018, </w:t>
      </w:r>
      <w:r w:rsidR="00FA6F32">
        <w:rPr>
          <w:rFonts w:cstheme="minorHAnsi"/>
        </w:rPr>
        <w:t>b</w:t>
      </w:r>
      <w:r>
        <w:rPr>
          <w:rFonts w:cstheme="minorHAnsi"/>
        </w:rPr>
        <w:t>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sidR="00FA6F32">
        <w:rPr>
          <w:rFonts w:cstheme="minorHAnsi"/>
        </w:rPr>
        <w:t xml:space="preserve"> </w:t>
      </w:r>
      <w:r w:rsidR="00FA6F32">
        <w:rPr>
          <w:rFonts w:cstheme="minorHAnsi"/>
        </w:rPr>
        <w:fldChar w:fldCharType="begin"/>
      </w:r>
      <w:r w:rsidR="00FA6F32">
        <w:rPr>
          <w:rFonts w:cstheme="minorHAnsi"/>
        </w:rPr>
        <w:instrText xml:space="preserve"> ADDIN ZOTERO_ITEM CSL_CITATION {"citationID":"9qkUMLgy","properties":{"formattedCitation":"(World Meteorological Organization, 2011)","plainCitation":"(World Meteorological Organization, 2011)","noteIndex":0},"citationItems":[{"id":317,"uris":["http://zotero.org/users/local/KCAGbsdL/items/KSU7JISU"],"uri":["http://zotero.org/users/local/KCAGbsdL/items/KSU7JISU"],"itemData":{"id":317,"type":"book","event-place":"Geneva, Switzerland","ISBN":"978-92-63-10100-6","language":"English","note":"OCLC: 767618724","publisher":"World Meteorological Organization","publisher-place":"Geneva, Switzerland","source":"Open WorldCat","title":"Guide to climatological practices","author":[{"literal":"World Meteorological Organization"}],"issued":{"date-parts":[["2011"]]}}}],"schema":"https://github.com/citation-style-language/schema/raw/master/csl-citation.json"} </w:instrText>
      </w:r>
      <w:r w:rsidR="00FA6F32">
        <w:rPr>
          <w:rFonts w:cstheme="minorHAnsi"/>
        </w:rPr>
        <w:fldChar w:fldCharType="separate"/>
      </w:r>
      <w:r w:rsidR="00FA6F32" w:rsidRPr="00FA6F32">
        <w:rPr>
          <w:rFonts w:ascii="Calibri" w:hAnsi="Calibri" w:cs="Calibri"/>
        </w:rPr>
        <w:t>(World Meteorological Organization, 2011)</w:t>
      </w:r>
      <w:r w:rsidR="00FA6F32">
        <w:rPr>
          <w:rFonts w:cstheme="minorHAnsi"/>
        </w:rPr>
        <w:fldChar w:fldCharType="end"/>
      </w:r>
      <w:r w:rsidRPr="00B047C5">
        <w:rPr>
          <w:rFonts w:cstheme="minorHAnsi"/>
        </w:rPr>
        <w:t>.</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2" w:name="_Hlk39509647"/>
            <w:r w:rsidRPr="007201A5">
              <w:rPr>
                <w:rFonts w:ascii="Calibri" w:hAnsi="Calibri" w:cs="Calibri"/>
                <w:b/>
                <w:bCs/>
                <w:color w:val="000000"/>
              </w:rPr>
              <w:t>°</w:t>
            </w:r>
            <w:bookmarkEnd w:id="2"/>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lastRenderedPageBreak/>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68A79F63"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w:t>
      </w:r>
      <w:r w:rsidR="00FA6F32">
        <w:t>those</w:t>
      </w:r>
      <w:r w:rsidRPr="008D78ED">
        <w:t xml:space="preserve"> observed during the study period</w:t>
      </w:r>
      <w:r>
        <w:t>s</w:t>
      </w:r>
      <w:r w:rsidRPr="008D78ED">
        <w:t xml:space="preserve"> (Table 3) and </w:t>
      </w:r>
      <w:r w:rsidR="00FA6F32">
        <w:t>NO</w:t>
      </w:r>
      <w:r w:rsidR="00FA6F32" w:rsidRPr="00FA6F32">
        <w:rPr>
          <w:vertAlign w:val="subscript"/>
        </w:rPr>
        <w:t>2</w:t>
      </w:r>
      <w:r w:rsidR="00FA6F32">
        <w:t xml:space="preserve"> </w:t>
      </w:r>
      <w:r w:rsidRPr="008D78ED">
        <w:t>European</w:t>
      </w:r>
      <w:r w:rsidR="00FA6F32">
        <w:t xml:space="preserve"> legal</w:t>
      </w:r>
      <w:r w:rsidRPr="008D78ED">
        <w:t xml:space="preserve"> limits</w:t>
      </w:r>
      <w:r w:rsidR="00F00B0E">
        <w:fldChar w:fldCharType="begin"/>
      </w:r>
      <w:r w:rsidR="00F00B0E">
        <w:instrText xml:space="preserve"> ADDIN ZOTERO_ITEM CSL_CITATION {"citationID":"3EJdoWsD","properties":{"formattedCitation":"(Department for Environment, n.d.)","plainCitation":"(Department for Environment,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schema":"https://github.com/citation-style-language/schema/raw/master/csl-citation.json"} </w:instrText>
      </w:r>
      <w:r w:rsidR="00F00B0E">
        <w:fldChar w:fldCharType="separate"/>
      </w:r>
      <w:r w:rsidR="00F00B0E" w:rsidRPr="00F00B0E">
        <w:rPr>
          <w:rFonts w:ascii="Calibri" w:hAnsi="Calibri" w:cs="Calibri"/>
        </w:rPr>
        <w:t>(Department for Environment, n.d.)</w:t>
      </w:r>
      <w:r w:rsidR="00F00B0E">
        <w:fldChar w:fldCharType="end"/>
      </w:r>
      <w:r w:rsidR="00FA6F32">
        <w:t xml:space="preserve"> </w:t>
      </w:r>
      <w:r w:rsidRPr="008D78ED">
        <w:t>.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6181E901"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lastRenderedPageBreak/>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2D791A8E"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0513236D"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E9B8163"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0D5D125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5.31</w:t>
            </w:r>
            <w:r w:rsidR="00C25AE9">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1D023B" w:rsidRPr="008D78ED" w:rsidRDefault="001D023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1D023B" w:rsidRPr="008D78ED" w:rsidRDefault="001D023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4BAC5DC3" w:rsidR="00C25AE9" w:rsidRPr="00CF5B3E" w:rsidRDefault="00C25AE9" w:rsidP="00C25AE9">
      <w:r w:rsidRPr="00404243">
        <w:t xml:space="preserve">In JF1 climatology, </w:t>
      </w:r>
      <w:r w:rsidR="00F00B0E">
        <w:t>w</w:t>
      </w:r>
      <w:r w:rsidRPr="00404243">
        <w:t>esterly</w:t>
      </w:r>
      <w:r w:rsidR="00F00B0E">
        <w:t xml:space="preserve"> (</w:t>
      </w:r>
      <w:r w:rsidR="00F00B0E" w:rsidRPr="00404243">
        <w:t>35%</w:t>
      </w:r>
      <w:r w:rsidR="00F00B0E">
        <w:t>)</w:t>
      </w:r>
      <w:r w:rsidRPr="00404243">
        <w:t xml:space="preserve"> and south-westerly winds </w:t>
      </w:r>
      <w:r w:rsidR="00F00B0E">
        <w:t>(</w:t>
      </w:r>
      <w:r w:rsidR="00F00B0E" w:rsidRPr="00404243">
        <w:t>31%</w:t>
      </w:r>
      <w:r w:rsidR="00F00B0E">
        <w:t xml:space="preserve">) </w:t>
      </w:r>
      <w:r w:rsidRPr="00404243">
        <w:t>were predominant</w:t>
      </w:r>
      <w:r w:rsidR="002828CF">
        <w:t xml:space="preserve"> (Figure 4</w:t>
      </w:r>
      <w:r w:rsidR="004F1B3F">
        <w:t xml:space="preserve"> top</w:t>
      </w:r>
      <w:r w:rsidR="002828CF">
        <w:t>)</w:t>
      </w:r>
      <w:r w:rsidRPr="00404243">
        <w:t>. Southerl</w:t>
      </w:r>
      <w:r w:rsidR="00F00B0E">
        <w:t>ies</w:t>
      </w:r>
      <w:r w:rsidRPr="00404243">
        <w:t xml:space="preserve"> and south-easterl</w:t>
      </w:r>
      <w:r w:rsidR="00F00B0E">
        <w:t>ies</w:t>
      </w:r>
      <w:r w:rsidRPr="00404243">
        <w:t xml:space="preserve">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Nearly average wind speeds were uncommon (24%) and high wind speeds where not recorded. IN JF1 2018, westerly and south westerly were also dominant</w:t>
      </w:r>
      <w:r w:rsidR="00F00B0E">
        <w:t xml:space="preserve"> (</w:t>
      </w:r>
      <w:r w:rsidR="00F00B0E" w:rsidRPr="00404243">
        <w:t>19%</w:t>
      </w:r>
      <w:proofErr w:type="gramStart"/>
      <w:r w:rsidR="00F00B0E">
        <w:t>)</w:t>
      </w:r>
      <w:r w:rsidRPr="00404243">
        <w:t>, but</w:t>
      </w:r>
      <w:proofErr w:type="gramEnd"/>
      <w:r w:rsidRPr="00404243">
        <w:t xml:space="preserve"> recorded with </w:t>
      </w:r>
      <w:r w:rsidR="00F00B0E">
        <w:t xml:space="preserve">slightly </w:t>
      </w:r>
      <w:r w:rsidRPr="00404243">
        <w:t>less frequency than in JF1 climatology</w:t>
      </w:r>
      <w:r w:rsidR="00F00B0E">
        <w:t xml:space="preserve"> (</w:t>
      </w:r>
      <w:r w:rsidR="00F00B0E" w:rsidRPr="00404243">
        <w:t>17%</w:t>
      </w:r>
      <w:r w:rsidR="00F00B0E">
        <w:t>)</w:t>
      </w:r>
      <w:r w:rsidRPr="00404243">
        <w:t xml:space="preserve"> . Differently from JF1 climatology, north-easterly and easterly winds wer</w:t>
      </w:r>
      <w:r w:rsidR="00F00B0E">
        <w:t>e observed</w:t>
      </w:r>
      <w:r w:rsidRPr="00404243">
        <w:t>, while south-easterly winds occurred more frequently (11%). Wind speed nearly average were more common in JF1 2018 than in JF1 climatology (55%)</w:t>
      </w:r>
      <w:r w:rsidR="00F00B0E">
        <w:t xml:space="preserve"> (Figure 4 top)</w:t>
      </w:r>
      <w:r w:rsidRPr="00404243">
        <w:t xml:space="preserve">.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w:t>
      </w:r>
      <w:r w:rsidR="00F00B0E">
        <w:t>and wind was not observed from any other direction</w:t>
      </w:r>
      <w:r w:rsidRPr="00404243">
        <w:t xml:space="preserve">.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w:t>
      </w:r>
      <w:r w:rsidR="00F00B0E">
        <w:t>were not observed</w:t>
      </w:r>
      <w:r w:rsidRPr="00404243">
        <w:t xml:space="preserve">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t>
      </w:r>
      <w:r w:rsidRPr="00404243">
        <w:lastRenderedPageBreak/>
        <w:t xml:space="preserve">were also substantially higher in climatology than in 2018 (43% in JF1 and 53% in JF2 climatology and 19% in </w:t>
      </w:r>
      <w:r w:rsidR="00FB4850">
        <w:t>JF1</w:t>
      </w:r>
      <w:r w:rsidRPr="00404243">
        <w:t xml:space="preserve">1 and 28% in </w:t>
      </w:r>
      <w:r w:rsidR="00FB4850">
        <w:t>JF</w:t>
      </w:r>
      <w:r w:rsidRPr="00404243">
        <w:t>2).</w:t>
      </w:r>
      <w:r w:rsidR="00F00B0E">
        <w:t xml:space="preserve"> Although to the author</w:t>
      </w:r>
      <w:r w:rsidR="000531D1">
        <w:t>’s</w:t>
      </w:r>
      <w:r w:rsidR="00F00B0E">
        <w:t xml:space="preserve"> knowledge</w:t>
      </w:r>
      <w:r w:rsidR="000531D1">
        <w:t>,</w:t>
      </w:r>
      <w:r w:rsidR="00F00B0E">
        <w:t xml:space="preserve"> no studies were available to compare January 2018,</w:t>
      </w:r>
      <w:r w:rsidRPr="00404243">
        <w:t xml:space="preserve"> </w:t>
      </w:r>
      <w:r w:rsidR="00F00B0E">
        <w:t>th</w:t>
      </w:r>
      <w:r w:rsidR="00A52927">
        <w:t xml:space="preserve">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1D023B" w:rsidRPr="00E503A6" w:rsidRDefault="001D023B"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1D023B" w:rsidRPr="00E503A6" w:rsidRDefault="001D023B"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1A9DB6E0" w:rsidR="00EE6FE4" w:rsidRPr="00B83C2D" w:rsidRDefault="007E11EE" w:rsidP="00EE6FE4">
            <w:pPr>
              <w:rPr>
                <w:highlight w:val="yellow"/>
              </w:rPr>
            </w:pPr>
            <w:r>
              <w:t>Above average:</w:t>
            </w:r>
            <w:r w:rsidR="0049395B">
              <w:t xml:space="preserve"> 59</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2F7D671F" w:rsidR="00EE6FE4" w:rsidRPr="007D4693" w:rsidRDefault="00EE6FE4" w:rsidP="00EE6FE4">
            <w:pPr>
              <w:rPr>
                <w:highlight w:val="cyan"/>
              </w:rPr>
            </w:pP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lastRenderedPageBreak/>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3038E24" w:rsidR="00C25AE9" w:rsidRPr="00A52927" w:rsidRDefault="00C25AE9" w:rsidP="00C25AE9">
      <w:r w:rsidRPr="00A52927">
        <w:t>IN JF1 climatology, westerly fast (MC1 and MC2) and north-westerly fast (MC3 and MC5) air masses were prevalent (34% and 35%</w:t>
      </w:r>
      <w:r w:rsidR="000C4EAA">
        <w:t xml:space="preserve"> respectively</w:t>
      </w:r>
      <w:r w:rsidRPr="00A52927">
        <w:t xml:space="preserve">).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w:t>
      </w:r>
      <w:r w:rsidR="000C4EAA" w:rsidRPr="000C4EAA">
        <w:t xml:space="preserve"> </w:t>
      </w:r>
      <w:r w:rsidR="000C4EAA">
        <w:t>respectively</w:t>
      </w:r>
      <w:r w:rsidRPr="00A52927">
        <w:t xml:space="preserve">).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0C4EAA">
        <w:t xml:space="preserve"> respectively</w:t>
      </w:r>
      <w:r w:rsidRPr="00A52927">
        <w:t>)</w:t>
      </w:r>
      <w:r w:rsidR="00B42A4C" w:rsidRPr="00B42A4C">
        <w:t>(Figure 5 and Table 5</w:t>
      </w:r>
      <w:r w:rsidR="00B42A4C">
        <w:t>)</w:t>
      </w:r>
      <w:r w:rsidRPr="00A52927">
        <w:t>.</w:t>
      </w:r>
    </w:p>
    <w:p w14:paraId="17CCA8DB" w14:textId="54FBC121" w:rsidR="00C25AE9" w:rsidRDefault="00C25AE9" w:rsidP="00C25AE9">
      <w:r w:rsidRPr="00A52927">
        <w:t xml:space="preserve">IN JF1 2018, westerly fast (MC1 and MC3) and south-easterly slow </w:t>
      </w:r>
      <w:r w:rsidR="00B42A4C">
        <w:t xml:space="preserve">recirculated </w:t>
      </w:r>
      <w:r w:rsidRPr="00A52927">
        <w:t>(MC6) air masses were dominant (28% and 25%</w:t>
      </w:r>
      <w:r w:rsidR="000C4EAA" w:rsidRPr="000C4EAA">
        <w:t xml:space="preserve"> </w:t>
      </w:r>
      <w:r w:rsidR="000C4EAA">
        <w:t>respectively</w:t>
      </w:r>
      <w:r w:rsidRPr="00A52927">
        <w:t>).  North-westerly fast (MC2) and north-easterly slow (MC4) air masses had similar frequency (14% and 12%</w:t>
      </w:r>
      <w:r w:rsidR="000C4EAA" w:rsidRPr="000C4EAA">
        <w:t xml:space="preserve"> </w:t>
      </w:r>
      <w:r w:rsidR="000C4EAA">
        <w:t>respectively</w:t>
      </w:r>
      <w:r w:rsidRPr="00A52927">
        <w:t>), with westerly fast recirculated (MC7), south-westerly fast (MC5) and southerly fast (MC8) air masses observed with minimal frequency (9%, 6% and 5%</w:t>
      </w:r>
      <w:r w:rsidR="000C4EAA">
        <w:t xml:space="preserve"> </w:t>
      </w:r>
      <w:r w:rsidR="000C4EAA">
        <w:t>respectively</w:t>
      </w:r>
      <w:r w:rsidRPr="00A52927">
        <w:t>)</w:t>
      </w:r>
      <w:r w:rsidR="00B42A4C" w:rsidRPr="00B42A4C">
        <w:t xml:space="preserve"> </w:t>
      </w:r>
      <w:r w:rsidR="00B42A4C">
        <w:t>(</w:t>
      </w:r>
      <w:r w:rsidR="00B42A4C" w:rsidRPr="00B42A4C">
        <w:t>Figure 5 and Table 5).</w:t>
      </w:r>
    </w:p>
    <w:p w14:paraId="0A55F5FA" w14:textId="36994CF4" w:rsidR="00F00B0E" w:rsidRDefault="00F00B0E" w:rsidP="00F00B0E">
      <w:r>
        <w:t xml:space="preserve">Westerly air masses affected London slightly less frequently in </w:t>
      </w:r>
      <w:r>
        <w:t xml:space="preserve">JF1 </w:t>
      </w:r>
      <w:r>
        <w:t xml:space="preserve">climatology (34%) than in </w:t>
      </w:r>
      <w:r>
        <w:t xml:space="preserve">JF1 </w:t>
      </w:r>
      <w:r>
        <w:t xml:space="preserve">2018 </w:t>
      </w:r>
      <w:r>
        <w:t>(</w:t>
      </w:r>
      <w:r>
        <w:t xml:space="preserve">37%), while north-westerly air masses were less common during </w:t>
      </w:r>
      <w:r>
        <w:t xml:space="preserve">JF1 </w:t>
      </w:r>
      <w:r>
        <w:t>2018 (14%</w:t>
      </w:r>
      <w:r>
        <w:t xml:space="preserve">) </w:t>
      </w:r>
      <w:r>
        <w:t xml:space="preserve">than in </w:t>
      </w:r>
      <w:r>
        <w:t xml:space="preserve">JF1 </w:t>
      </w:r>
      <w:r>
        <w:t xml:space="preserve">climatology </w:t>
      </w:r>
      <w:r>
        <w:t>(</w:t>
      </w:r>
      <w:r>
        <w:t xml:space="preserve">35%). South-easterly recirculated air masses occurred four times more frequently in </w:t>
      </w:r>
      <w:r>
        <w:t xml:space="preserve">JF1 </w:t>
      </w:r>
      <w:r>
        <w:t>2018</w:t>
      </w:r>
      <w:r>
        <w:t xml:space="preserve"> </w:t>
      </w:r>
      <w:r>
        <w:t>(25%</w:t>
      </w:r>
      <w:r>
        <w:t>)</w:t>
      </w:r>
      <w:r>
        <w:t xml:space="preserve"> than in </w:t>
      </w:r>
      <w:r>
        <w:t xml:space="preserve">JF1 </w:t>
      </w:r>
      <w:r>
        <w:t>climatology (6%), while north-easterly air masses were slightly more frequent in</w:t>
      </w:r>
      <w:r>
        <w:t xml:space="preserve"> </w:t>
      </w:r>
      <w:r>
        <w:t xml:space="preserve">JF1 2018 </w:t>
      </w:r>
      <w:r>
        <w:t>(</w:t>
      </w:r>
      <w:r>
        <w:t>12%</w:t>
      </w:r>
      <w:r>
        <w:t xml:space="preserve">) </w:t>
      </w:r>
      <w:r>
        <w:t>than in</w:t>
      </w:r>
      <w:r>
        <w:t xml:space="preserve"> </w:t>
      </w:r>
      <w:r>
        <w:t>JF1 climatology (8%). Southerly air masses were only recorded in 2018 (5%)</w:t>
      </w:r>
      <w:r w:rsidRPr="005C5767">
        <w:t>(Figure 5 and Table 5)</w:t>
      </w:r>
      <w:r>
        <w:t>.</w:t>
      </w:r>
    </w:p>
    <w:p w14:paraId="35474605" w14:textId="77777777" w:rsidR="00F00B0E" w:rsidRPr="00A52927" w:rsidRDefault="00F00B0E" w:rsidP="00C25AE9"/>
    <w:p w14:paraId="2176A8D6" w14:textId="6EB77FDE" w:rsidR="00C25AE9" w:rsidRPr="00A52927" w:rsidRDefault="00C25AE9" w:rsidP="00C25AE9">
      <w:r w:rsidRPr="00A52927">
        <w:t>IN JF2 climatology, south-easterly slow recirculated (MC5) and westerly fast air masses (MC2) were prevalent and occurred with similar frequency (24% and 23%</w:t>
      </w:r>
      <w:r w:rsidR="000C4EAA" w:rsidRPr="000C4EAA">
        <w:t xml:space="preserve"> </w:t>
      </w:r>
      <w:r w:rsidR="000C4EAA">
        <w:t>respectively</w:t>
      </w:r>
      <w:r w:rsidRPr="00A52927">
        <w:t>). Northerly slow (MC3) and north-westerly slow recirculated (MC4) air masses occurred with similar frequency (13</w:t>
      </w:r>
      <w:r w:rsidR="00B42A4C">
        <w:t>%</w:t>
      </w:r>
      <w:r w:rsidRPr="00A52927">
        <w:t xml:space="preserve"> and 13%</w:t>
      </w:r>
      <w:r w:rsidR="000C4EAA" w:rsidRPr="000C4EAA">
        <w:t xml:space="preserve"> </w:t>
      </w:r>
      <w:r w:rsidR="000C4EAA">
        <w:t>respectively</w:t>
      </w:r>
      <w:r w:rsidRPr="00A52927">
        <w:t>) as well as south-westerly fast (MC1) and north-westerly fast</w:t>
      </w:r>
      <w:r w:rsidR="00B42A4C">
        <w:t xml:space="preserve"> MC6) </w:t>
      </w:r>
      <w:r w:rsidRPr="00A52927">
        <w:t>(10% and 10%</w:t>
      </w:r>
      <w:r w:rsidR="000C4EAA" w:rsidRPr="000C4EAA">
        <w:t xml:space="preserve"> </w:t>
      </w:r>
      <w:r w:rsidR="000C4EAA">
        <w:t>respectively</w:t>
      </w:r>
      <w:r w:rsidRPr="00A52927">
        <w:t>). North-easterly fast (MC6) air masses occurred in minimal proportion (7%)</w:t>
      </w:r>
      <w:r w:rsidR="00B42A4C" w:rsidRPr="00B42A4C">
        <w:t>(Figure 5 and Table 5).</w:t>
      </w:r>
    </w:p>
    <w:p w14:paraId="6037D3F6" w14:textId="68C88E53" w:rsidR="00C25AE9" w:rsidRDefault="00C25AE9" w:rsidP="00C25AE9">
      <w:r w:rsidRPr="00A52927">
        <w:lastRenderedPageBreak/>
        <w:t>IN JF2 2018, westerly fast (MC1 and MC</w:t>
      </w:r>
      <w:r w:rsidR="00B42A4C">
        <w:t>4</w:t>
      </w:r>
      <w:r w:rsidRPr="00A52927">
        <w:t>) and north-westerly fast (</w:t>
      </w:r>
      <w:r w:rsidR="005C5767">
        <w:t xml:space="preserve">MC 2, </w:t>
      </w:r>
      <w:r w:rsidRPr="00A52927">
        <w:t>MC3 and MC5) air masses were dominant (39% and 36%</w:t>
      </w:r>
      <w:r w:rsidR="000C4EAA" w:rsidRPr="000C4EAA">
        <w:t xml:space="preserve"> </w:t>
      </w:r>
      <w:r w:rsidR="000C4EAA">
        <w:t>respectively</w:t>
      </w:r>
      <w:r w:rsidRPr="00A52927">
        <w:t>). South-westerly slow (MC6) and south-westerly fast (MC7) air masses occurred less often (15% and 10%</w:t>
      </w:r>
      <w:r w:rsidR="000C4EAA" w:rsidRPr="000C4EAA">
        <w:t xml:space="preserve"> </w:t>
      </w:r>
      <w:r w:rsidR="000C4EAA">
        <w:t>respectively</w:t>
      </w:r>
      <w:r w:rsidRPr="00A52927">
        <w:t>).</w:t>
      </w:r>
      <w:r w:rsidR="004E60F7">
        <w:t xml:space="preserve"> Although </w:t>
      </w:r>
      <w:r w:rsidR="00752A84">
        <w:t>studies for similar locations and times</w:t>
      </w:r>
      <w:r w:rsidR="004E60F7">
        <w:t xml:space="preserve"> were not </w:t>
      </w:r>
      <w:r w:rsidR="00F00B0E">
        <w:t>available for comparison</w:t>
      </w:r>
      <w:r w:rsidR="004E60F7">
        <w:t>, the general trend</w:t>
      </w:r>
      <w:r w:rsidR="00752A84">
        <w:t>s</w:t>
      </w:r>
      <w:r w:rsidR="004E60F7">
        <w:t xml:space="preserve"> observed in </w:t>
      </w:r>
      <w:r w:rsidR="00752A84">
        <w:t>the climatology</w:t>
      </w:r>
      <w:r w:rsidR="004E60F7">
        <w:t xml:space="preserve">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32681F9B" w14:textId="6A967918" w:rsidR="00F00B0E" w:rsidRDefault="00F00B0E" w:rsidP="00F00B0E">
      <w:r>
        <w:t>In JF2 2018 Westerly air masses were more common (39%</w:t>
      </w:r>
      <w:r>
        <w:t xml:space="preserve">) </w:t>
      </w:r>
      <w:r>
        <w:t xml:space="preserve">than in climatology </w:t>
      </w:r>
      <w:r>
        <w:t>(</w:t>
      </w:r>
      <w:r>
        <w:t>23%) as well as North-westerly air masses (36%</w:t>
      </w:r>
      <w:r>
        <w:t xml:space="preserve"> in 2018</w:t>
      </w:r>
      <w:r>
        <w:t xml:space="preserve"> and 23%</w:t>
      </w:r>
      <w:r>
        <w:t xml:space="preserve"> in climatology</w:t>
      </w:r>
      <w:r>
        <w:t>). South-westerly air masses were also more common in</w:t>
      </w:r>
      <w:r>
        <w:t xml:space="preserve"> </w:t>
      </w:r>
      <w:r>
        <w:t>2018 (25%</w:t>
      </w:r>
      <w:r>
        <w:t xml:space="preserve">) </w:t>
      </w:r>
      <w:r>
        <w:t xml:space="preserve">than in climatology </w:t>
      </w:r>
      <w:r>
        <w:t>(</w:t>
      </w:r>
      <w:r>
        <w:t>10%). In climatology, three new types of air masses are identified compared to 2018: northerly fast, northerly slow and south easterly slow recirculated. Overall, these air masses accounted for 44% of the total air masses arriving in London</w:t>
      </w:r>
      <w:r w:rsidRPr="005C5767">
        <w:t>(Figure 5 and Table 5)</w:t>
      </w:r>
      <w:r>
        <w:t xml:space="preserve">. </w:t>
      </w:r>
      <w:r>
        <w:br/>
      </w:r>
    </w:p>
    <w:p w14:paraId="0A9F9060" w14:textId="5F91538D" w:rsidR="00F00B0E" w:rsidRDefault="00F00B0E" w:rsidP="00C25AE9"/>
    <w:p w14:paraId="58CB6360" w14:textId="2ED890A7" w:rsidR="00C25AE9" w:rsidRDefault="00C25AE9" w:rsidP="00C25AE9">
      <w:r>
        <w:rPr>
          <w:noProof/>
        </w:rPr>
        <w:lastRenderedPageBreak/>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1D023B" w:rsidRPr="005124F0" w:rsidRDefault="001D023B" w:rsidP="00C25AE9">
                            <w:pPr>
                              <w:pStyle w:val="Caption"/>
                              <w:rPr>
                                <w:noProof/>
                              </w:rPr>
                            </w:pPr>
                            <w:r>
                              <w:t>Figure 5: Panel depicting the MCs for January of the study periods. The source locations and total number of Bts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1D023B" w:rsidRPr="005124F0" w:rsidRDefault="001D023B" w:rsidP="00C25AE9">
                      <w:pPr>
                        <w:pStyle w:val="Caption"/>
                        <w:rPr>
                          <w:noProof/>
                        </w:rPr>
                      </w:pPr>
                      <w:r>
                        <w:t>Figure 5: Panel depicting the MCs for January of the study periods. The source locations and total number of Bts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754104C2">
            <wp:simplePos x="0" y="0"/>
            <wp:positionH relativeFrom="margin">
              <wp:align>right</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1D023B" w:rsidRPr="00277D44" w:rsidRDefault="001D023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1D023B" w:rsidRPr="00277D44" w:rsidRDefault="001D023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4195AFCE" w14:textId="3F246EE7" w:rsidR="0049395B" w:rsidRDefault="0049395B" w:rsidP="00C25AE9">
      <w:r>
        <w:lastRenderedPageBreak/>
        <w:t>COMPARISON</w:t>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56CF61AF" w:rsidR="00C25AE9" w:rsidRDefault="00C25AE9" w:rsidP="00C25AE9">
      <w:r>
        <w:t>In 2018 air masses had a shorter ground track</w:t>
      </w:r>
      <w:r w:rsidR="000F2CB6">
        <w:t>s over UK land than</w:t>
      </w:r>
      <w:r>
        <w:t xml:space="preserve"> in the climatology</w:t>
      </w:r>
      <w:r w:rsidR="005C5767">
        <w:t xml:space="preserve"> (Figure 5)</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792E3E">
        <w:t xml:space="preserve"> and Table 5</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t xml:space="preserve">. MC5 originates in Greenland and travels over the north Atlantic intercepting </w:t>
      </w:r>
      <w:r w:rsidR="00AA6222">
        <w:t xml:space="preserve">the </w:t>
      </w:r>
      <w:r w:rsidR="00AA5915">
        <w:t>West midlands and the southern part of England’s North West</w:t>
      </w:r>
      <w:r>
        <w:t xml:space="preserve"> </w:t>
      </w:r>
      <w:r w:rsidR="00AA6222">
        <w:t xml:space="preserve">regions </w:t>
      </w:r>
      <w:r>
        <w:t>on its path</w:t>
      </w:r>
      <w:r w:rsidR="005C5767">
        <w:t xml:space="preserve"> (Figure 5)</w:t>
      </w:r>
      <w:r>
        <w:t xml:space="preserve">. MC8 originates in the Barents Sea and travels towards Iceland to steer </w:t>
      </w:r>
      <w:r w:rsidR="00AA6222">
        <w:t>south-east</w:t>
      </w:r>
      <w:r>
        <w:t xml:space="preserve"> towards the north of Scotland</w:t>
      </w:r>
      <w:r w:rsidR="00AA5915">
        <w:t xml:space="preserve"> (Figure 5)</w:t>
      </w:r>
      <w:r>
        <w:t xml:space="preserve">. In the last 24h before reaching London, air masses associated with these clusters travel over </w:t>
      </w:r>
      <w:r w:rsidR="00AA5915">
        <w:t>Liverpool and Birmingham (Figure 5).</w:t>
      </w:r>
      <w:r>
        <w:t xml:space="preserve"> Due to the travel path over </w:t>
      </w:r>
      <w:r w:rsidR="00AA6222">
        <w:t>these urban and industrial areas (where NO</w:t>
      </w:r>
      <w:r w:rsidR="00AA6222" w:rsidRPr="00AA6222">
        <w:rPr>
          <w:vertAlign w:val="subscript"/>
        </w:rPr>
        <w:t>2</w:t>
      </w:r>
      <w:r w:rsidR="00AA6222">
        <w:t xml:space="preserve"> levels accumulate due to intense vehicle usage and industrial heating)</w:t>
      </w:r>
      <w:r>
        <w:t>, it is likely that air masses associated with MC5 and MC8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NO</w:t>
      </w:r>
      <w:r w:rsidRPr="00E217CA">
        <w:rPr>
          <w:vertAlign w:val="subscript"/>
        </w:rPr>
        <w:t>2</w:t>
      </w:r>
      <w:r>
        <w:t xml:space="preserve"> </w:t>
      </w:r>
      <w:r w:rsidR="00AA6222">
        <w:t xml:space="preserve"> </w:t>
      </w:r>
      <w:r w:rsidR="00AA6222">
        <w:t>in winter over the urban areas of West Midlands and the southern part of the North West of England</w:t>
      </w:r>
      <w:r w:rsidR="00AA6222">
        <w:t xml:space="preserve"> when analysing </w:t>
      </w:r>
      <w:r w:rsidR="00CE546D">
        <w:t>ozone monitoring instrument</w:t>
      </w:r>
      <w:r>
        <w:t xml:space="preserve"> columns. The relative frequency of</w:t>
      </w:r>
      <w:r w:rsidR="00AA6222">
        <w:t xml:space="preserve"> MCs </w:t>
      </w:r>
      <w:r>
        <w:t>travelling through these major urban and industrial centres of the UK is one quarter of total air masses in climatology (25%)</w:t>
      </w:r>
      <w:r w:rsidR="00C11047">
        <w:t>. MC2 in 2018, analogous to MC5 in climatology, had a lower NO</w:t>
      </w:r>
      <w:r w:rsidR="00C11047" w:rsidRPr="00C11047">
        <w:rPr>
          <w:vertAlign w:val="subscript"/>
        </w:rPr>
        <w:t>2</w:t>
      </w:r>
      <w:r w:rsidR="00C11047">
        <w:t xml:space="preserve"> mean concentration (nearly average) than MC5 (above average). This is likely due to the differences in travel paths (MC2 in 2018 does not travel over the polluted areas identified above). </w:t>
      </w:r>
      <w:r w:rsidR="00AA5915">
        <w:t>(</w:t>
      </w:r>
      <w:r w:rsidR="00792E3E">
        <w:t>Figure 6 and Table 5</w:t>
      </w:r>
      <w:r w:rsidR="00AA6222">
        <w:t>)</w:t>
      </w:r>
      <w:r>
        <w:t xml:space="preserve">. </w:t>
      </w:r>
      <w:r w:rsidRPr="00AA5915">
        <w:t xml:space="preserve">MC1 and MC2 </w:t>
      </w:r>
      <w:r w:rsidR="00AA5915">
        <w:t xml:space="preserve">in climatology </w:t>
      </w:r>
      <w:r w:rsidRPr="00AA5915">
        <w:t>are associated with</w:t>
      </w:r>
      <w:r w:rsidR="000531D1">
        <w:t xml:space="preserve"> the highest concentrations recorded for this period (above average). MC1 and MC3 in 2018, which travel an analogous path to MC1 and MC2 in climatology, are associated with a lower concentration than those (nearly average) (Figure 6 B). Due to the similarity in </w:t>
      </w:r>
      <w:r w:rsidR="00902D9A">
        <w:t xml:space="preserve">travel </w:t>
      </w:r>
      <w:r w:rsidR="000531D1">
        <w:t>path and residence time, it is likely that the difference in concentration is due to a reduction</w:t>
      </w:r>
      <w:r w:rsidR="00902D9A">
        <w:t xml:space="preserve"> in London’s NO</w:t>
      </w:r>
      <w:r w:rsidR="00902D9A" w:rsidRPr="00902D9A">
        <w:rPr>
          <w:vertAlign w:val="subscript"/>
        </w:rPr>
        <w:t>2</w:t>
      </w:r>
      <w:r w:rsidR="00902D9A">
        <w:t xml:space="preserve"> levels, rather than a different transport pathway. This is also true for MC7 in </w:t>
      </w:r>
      <w:r w:rsidR="00C11047">
        <w:t>climatology</w:t>
      </w:r>
      <w:r w:rsidR="00902D9A">
        <w:t xml:space="preserve"> and MC5 in 2018. MC</w:t>
      </w:r>
      <w:r>
        <w:t>s associated with this type of air mass were rare in the climatology (2%</w:t>
      </w:r>
      <w:r w:rsidR="00902D9A">
        <w:t>) but</w:t>
      </w:r>
      <w:r>
        <w:t xml:space="preserve"> occurred more frequently in 2018 (6%)</w:t>
      </w:r>
      <w:r w:rsidR="00CE546D">
        <w:t xml:space="preserve"> (Figure 6 A-B)</w:t>
      </w:r>
      <w:r>
        <w:t xml:space="preserve">. </w:t>
      </w:r>
      <w:r w:rsidR="00C11047">
        <w:t>MC 3 in 2018 and MC3 in climatology had similar travel path and similar mean NO</w:t>
      </w:r>
      <w:r w:rsidR="00C11047" w:rsidRPr="00C11047">
        <w:rPr>
          <w:vertAlign w:val="subscript"/>
        </w:rPr>
        <w:t xml:space="preserve">2 </w:t>
      </w:r>
      <w:r w:rsidR="00C11047">
        <w:t xml:space="preserve"> levels. </w:t>
      </w:r>
      <w:r>
        <w:t xml:space="preserve">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w:t>
      </w:r>
      <w:r w:rsidR="00902D9A">
        <w:t xml:space="preserve">. </w:t>
      </w:r>
      <w:r>
        <w:t xml:space="preserve">These occurred rarely in JF1 climatology (6%) and were common in JF1 (25%). </w:t>
      </w:r>
      <w:bookmarkStart w:id="3" w:name="_Hlk39739408"/>
      <w:r w:rsidR="0049395B" w:rsidRPr="00FE6AEE">
        <w:t xml:space="preserve">In JF1 2018, all </w:t>
      </w:r>
      <w:r w:rsidR="0049395B">
        <w:t>MCs</w:t>
      </w:r>
      <w:r w:rsidR="0049395B" w:rsidRPr="00FE6AEE">
        <w:t xml:space="preserve"> (100%) were associated with nearly average mean NO</w:t>
      </w:r>
      <w:r w:rsidR="0049395B" w:rsidRPr="00277D44">
        <w:rPr>
          <w:vertAlign w:val="subscript"/>
        </w:rPr>
        <w:t>2</w:t>
      </w:r>
      <w:r w:rsidR="0049395B" w:rsidRPr="00FE6AEE">
        <w:t xml:space="preserve"> concentrations, while in JF1 climatology,  </w:t>
      </w:r>
      <w:r w:rsidR="0049395B">
        <w:t xml:space="preserve">MCs </w:t>
      </w:r>
      <w:r w:rsidR="0049395B" w:rsidRPr="00FE6AEE">
        <w:t xml:space="preserve">associated with above average concentrations (58%) occurred more frequently than </w:t>
      </w:r>
      <w:r w:rsidR="0049395B">
        <w:t xml:space="preserve">MCs </w:t>
      </w:r>
      <w:r w:rsidR="0049395B" w:rsidRPr="00FE6AEE">
        <w:t>with nearly average concentrations (41%)</w:t>
      </w:r>
      <w:r w:rsidR="0049395B" w:rsidRPr="005C5767">
        <w:t xml:space="preserve">(Figure </w:t>
      </w:r>
      <w:r w:rsidR="0049395B">
        <w:t>6</w:t>
      </w:r>
      <w:r w:rsidR="0049395B" w:rsidRPr="005C5767">
        <w:t xml:space="preserve"> and Table 5)</w:t>
      </w:r>
      <w:r w:rsidR="0049395B" w:rsidRPr="00FE6AEE">
        <w:t>.</w:t>
      </w:r>
    </w:p>
    <w:p w14:paraId="124FB83D" w14:textId="295DBD71" w:rsidR="0049395B" w:rsidRPr="0049395B" w:rsidRDefault="0049395B" w:rsidP="00C25AE9">
      <w:r>
        <w:lastRenderedPageBreak/>
        <w:t>MCs in JF1 2018 had lower mean NO</w:t>
      </w:r>
      <w:r w:rsidRPr="0049395B">
        <w:rPr>
          <w:vertAlign w:val="subscript"/>
        </w:rPr>
        <w:t>2</w:t>
      </w:r>
      <w:r>
        <w:t xml:space="preserve"> concentrations than in JF1 climatology</w:t>
      </w:r>
      <w:r w:rsidR="00B04996">
        <w:t xml:space="preserve"> (Table 5, Figure 6 A-C) </w:t>
      </w:r>
      <w:r>
        <w:t xml:space="preserve">. This was </w:t>
      </w:r>
      <w:r w:rsidR="005F1D34">
        <w:t xml:space="preserve">partly </w:t>
      </w:r>
      <w:r>
        <w:t>due to a reduction in London’s local pollution in 2018, hence air masse</w:t>
      </w:r>
      <w:r w:rsidR="005F1D34">
        <w:t>s travelling through London to source location in 2018 transported a lower NO</w:t>
      </w:r>
      <w:r w:rsidR="005F1D34" w:rsidRPr="00902D9A">
        <w:rPr>
          <w:vertAlign w:val="subscript"/>
        </w:rPr>
        <w:t xml:space="preserve">2 </w:t>
      </w:r>
      <w:r w:rsidR="005F1D34">
        <w:t>concentration than in the climatology. Furthermore, the lower relative frequency of MCs associated with short ground track over the urban areas of the West midlands and southern North West of England during 2018 is the likely cause of this finding. This is reflected in the higher proportion of MCs with above average N</w:t>
      </w:r>
      <w:r w:rsidR="00902D9A">
        <w:t>O</w:t>
      </w:r>
      <w:r w:rsidR="005F1D34" w:rsidRPr="00902D9A">
        <w:rPr>
          <w:vertAlign w:val="subscript"/>
        </w:rPr>
        <w:t>2</w:t>
      </w:r>
      <w:r w:rsidR="005F1D34">
        <w:t xml:space="preserve"> mean levels in climatology (41%) than in 2018 (0%)</w:t>
      </w:r>
      <w:r w:rsidR="00B04996">
        <w:t>, and a higher proportion of MCs with above average mean NO</w:t>
      </w:r>
      <w:r w:rsidR="00B04996" w:rsidRPr="00B04996">
        <w:rPr>
          <w:vertAlign w:val="subscript"/>
        </w:rPr>
        <w:t>2</w:t>
      </w:r>
      <w:r w:rsidR="00B04996">
        <w:t xml:space="preserve"> concentrations in climatology (59%) than in 2018 (0%) (Table 5)</w:t>
      </w:r>
      <w:r w:rsidR="005F1D34">
        <w:t xml:space="preserve">.  </w:t>
      </w:r>
    </w:p>
    <w:bookmarkEnd w:id="3"/>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04DA78F6" w14:textId="166156B9" w:rsidR="00232869" w:rsidRDefault="001E3799" w:rsidP="00C25AE9">
      <w:r>
        <w:t xml:space="preserve">MCs </w:t>
      </w:r>
      <w:r w:rsidR="00C25AE9">
        <w:t>associated with tropical maritime air masses, with nearly average NO</w:t>
      </w:r>
      <w:r w:rsidR="00C25AE9" w:rsidRPr="0041627B">
        <w:rPr>
          <w:vertAlign w:val="subscript"/>
        </w:rPr>
        <w:t xml:space="preserve">2 </w:t>
      </w:r>
      <w:r w:rsidR="00C25AE9">
        <w:t xml:space="preserve">concentrations were more frequent in 2018 </w:t>
      </w:r>
      <w:r w:rsidRPr="001E3799">
        <w:t>(MC6 and MC7</w:t>
      </w:r>
      <w:r>
        <w:t xml:space="preserve">, </w:t>
      </w:r>
      <w:r w:rsidRPr="001E3799">
        <w:t xml:space="preserve">25% </w:t>
      </w:r>
      <w:r>
        <w:t>of total air masses) than in the climatology</w:t>
      </w:r>
      <w:r w:rsidR="00C25AE9">
        <w:t xml:space="preserve"> </w:t>
      </w:r>
      <w:r>
        <w:t>(</w:t>
      </w:r>
      <w:r w:rsidR="00C25AE9">
        <w:t>MC 1</w:t>
      </w:r>
      <w:r>
        <w:t>,</w:t>
      </w:r>
      <w:r w:rsidR="00C25AE9">
        <w:t xml:space="preserve"> 10% </w:t>
      </w:r>
      <w:r>
        <w:t>of total air masses</w:t>
      </w:r>
      <w:r w:rsidR="00C25AE9">
        <w:t>)</w:t>
      </w:r>
      <w:r>
        <w:t xml:space="preserve"> (Table 5)</w:t>
      </w:r>
      <w:r w:rsidR="00C25AE9">
        <w:t>. Polar maritime air masses in 2018 were mainly associated with nearly average NO</w:t>
      </w:r>
      <w:r w:rsidR="00C25AE9" w:rsidRPr="0041627B">
        <w:rPr>
          <w:vertAlign w:val="subscript"/>
        </w:rPr>
        <w:t>2</w:t>
      </w:r>
      <w:r w:rsidR="00C25AE9">
        <w:t xml:space="preserve"> concentrations (MC 2, 1 and 4</w:t>
      </w:r>
      <w:r>
        <w:t>,</w:t>
      </w:r>
      <w:r w:rsidR="00C25AE9">
        <w:t xml:space="preserve"> 53%</w:t>
      </w:r>
      <w:r>
        <w:t xml:space="preserve"> relative frequency</w:t>
      </w:r>
      <w:r w:rsidR="00C25AE9">
        <w:t xml:space="preserve">) with minor occurrence of </w:t>
      </w:r>
      <w:r>
        <w:t xml:space="preserve">MCs associated with </w:t>
      </w:r>
      <w:r w:rsidR="00C25AE9">
        <w:t>above average concentration</w:t>
      </w:r>
      <w:r>
        <w:t>s</w:t>
      </w:r>
      <w:r w:rsidR="00C25AE9">
        <w:t xml:space="preserve"> (MC5, 10%)</w:t>
      </w:r>
      <w:r>
        <w:t xml:space="preserve"> (Table 5)</w:t>
      </w:r>
      <w:r w:rsidR="00C25AE9">
        <w:t xml:space="preserve">. Conversely in climatology, </w:t>
      </w:r>
      <w:r w:rsidR="00752A84">
        <w:t xml:space="preserve">MCs associated with </w:t>
      </w:r>
      <w:r w:rsidR="00C25AE9">
        <w:t>polar maritime air masses with above average mean NO</w:t>
      </w:r>
      <w:r w:rsidR="00C25AE9" w:rsidRPr="006E0B5A">
        <w:rPr>
          <w:vertAlign w:val="subscript"/>
        </w:rPr>
        <w:t>2</w:t>
      </w:r>
      <w:r w:rsidR="00C25AE9">
        <w:rPr>
          <w:vertAlign w:val="subscript"/>
        </w:rPr>
        <w:t xml:space="preserve"> </w:t>
      </w:r>
      <w:r w:rsidR="00C25AE9">
        <w:t>concentrations were common in climatology (MC6 and MC2, 33%</w:t>
      </w:r>
      <w:r>
        <w:t xml:space="preserve"> relative frequency</w:t>
      </w:r>
      <w:r w:rsidR="00C25AE9">
        <w:t>)</w:t>
      </w:r>
      <w:r>
        <w:t xml:space="preserve"> (Table 5)</w:t>
      </w:r>
      <w:r w:rsidR="00C25AE9">
        <w:t xml:space="preserve">. </w:t>
      </w:r>
      <w:r w:rsidR="00F91064">
        <w:t>Due to the similar travel paths and residence times, but higher concentrations associated with MCs in climatology, this is likely due to a reduction in London’s local emissions in 2018</w:t>
      </w:r>
      <w:r>
        <w:t xml:space="preserve">. </w:t>
      </w:r>
      <w:r w:rsidR="00F91064">
        <w:t xml:space="preserve">This is reflected in the results , as </w:t>
      </w:r>
      <w:r>
        <w:t>MCs usually associated with air masses transporting uncontaminated air (such as MC6 and MC2)</w:t>
      </w:r>
      <w:r w:rsidR="00F91064">
        <w:t xml:space="preserve">, in climatology </w:t>
      </w:r>
      <w:r>
        <w:t xml:space="preserve">are associated with </w:t>
      </w:r>
      <w:r w:rsidR="00F91064">
        <w:t>unusually</w:t>
      </w:r>
      <w:r>
        <w:t xml:space="preserve"> high NO</w:t>
      </w:r>
      <w:r w:rsidRPr="001E3799">
        <w:rPr>
          <w:vertAlign w:val="subscript"/>
        </w:rPr>
        <w:t>2</w:t>
      </w:r>
      <w:r>
        <w:t xml:space="preserve"> concentrations.</w:t>
      </w:r>
      <w:r w:rsidR="00F91064">
        <w:t xml:space="preserve"> This is also true for MC3 in climatology, associated to arctic maritime air masses, but observed with above average mean NO</w:t>
      </w:r>
      <w:r w:rsidR="00F91064" w:rsidRPr="00F91064">
        <w:rPr>
          <w:vertAlign w:val="subscript"/>
        </w:rPr>
        <w:t>2</w:t>
      </w:r>
      <w:r w:rsidR="00F91064">
        <w:t xml:space="preserve"> </w:t>
      </w:r>
      <w:r w:rsidR="00F91064" w:rsidRPr="00F91064">
        <w:t>concentrations</w:t>
      </w:r>
      <w:r w:rsidR="004758B6">
        <w:t>.</w:t>
      </w:r>
      <w:r w:rsidR="00C25AE9" w:rsidRPr="00F91064">
        <w:t xml:space="preserve"> </w:t>
      </w:r>
      <w:r w:rsidRPr="00F91064">
        <w:t xml:space="preserve">MCs associated with </w:t>
      </w:r>
      <w:r w:rsidR="00F91064" w:rsidRPr="00F91064">
        <w:t>r</w:t>
      </w:r>
      <w:r w:rsidR="00C25AE9" w:rsidRPr="00F91064">
        <w:t xml:space="preserve">eturning polar maritime </w:t>
      </w:r>
      <w:r w:rsidRPr="00F91064">
        <w:t>air masses, in turn</w:t>
      </w:r>
      <w:r w:rsidR="00C25AE9" w:rsidRPr="00F91064">
        <w:t xml:space="preserve"> </w:t>
      </w:r>
      <w:r w:rsidRPr="00F91064">
        <w:t>related</w:t>
      </w:r>
      <w:r w:rsidR="00C25AE9" w:rsidRPr="00F91064">
        <w:t xml:space="preserve"> with above average concentrations in 2018 </w:t>
      </w:r>
      <w:r w:rsidRPr="00F91064">
        <w:t xml:space="preserve">(MC3) </w:t>
      </w:r>
      <w:r w:rsidR="00C25AE9" w:rsidRPr="00F91064">
        <w:t xml:space="preserve">and nearly average in climatology </w:t>
      </w:r>
      <w:r w:rsidR="00F631FE" w:rsidRPr="00F91064">
        <w:t>(MC4)</w:t>
      </w:r>
      <w:r w:rsidR="00C25AE9" w:rsidRPr="00F91064">
        <w:t xml:space="preserve"> occurred with similar frequency in both periods (both 13%). Although the additional cluster identified in climatology had low frequency (MC7, 7%), it was associated with high NO</w:t>
      </w:r>
      <w:r w:rsidR="00C25AE9" w:rsidRPr="00F91064">
        <w:rPr>
          <w:vertAlign w:val="subscript"/>
        </w:rPr>
        <w:t xml:space="preserve">2 </w:t>
      </w:r>
      <w:r w:rsidR="00C25AE9" w:rsidRPr="00F91064">
        <w:t>mean levels</w:t>
      </w:r>
      <w:r w:rsidR="00F631FE" w:rsidRPr="00F91064">
        <w:t xml:space="preserve"> (Table 5, Figure 6 D)</w:t>
      </w:r>
      <w:r w:rsidR="00C25AE9" w:rsidRPr="00F91064">
        <w:t>.</w:t>
      </w:r>
      <w:r w:rsidR="00C25AE9">
        <w:t xml:space="preserve"> </w:t>
      </w:r>
      <w:r w:rsidR="00D03B40">
        <w:t>T</w:t>
      </w:r>
      <w:r w:rsidR="00C25AE9">
        <w:t>his phenomenon likely occurred due to the extended ground path over the urban and industrial areas of the North West and West Midlands</w:t>
      </w:r>
      <w:r w:rsidR="00F631FE">
        <w:t xml:space="preserve"> as described above</w:t>
      </w:r>
      <w:r w:rsidR="00C25AE9">
        <w:t xml:space="preserve">. </w:t>
      </w:r>
      <w:r w:rsidR="00232869">
        <w:t>This is also true for MC7 in climatology, which exhibited the highest concentrations (high) observed in this period (Table 5, Figure 6D).</w:t>
      </w:r>
      <w:r w:rsidR="00411AB9">
        <w:t xml:space="preserve"> MC5 in climatology was associated with recirculated south-westerly air masses (Figure6 D, Table 5).</w:t>
      </w:r>
    </w:p>
    <w:p w14:paraId="4FE5DBB5" w14:textId="61A5C1E8" w:rsidR="0049395B" w:rsidRDefault="001E25B1" w:rsidP="00C25AE9">
      <w:r>
        <w:t>The</w:t>
      </w:r>
      <w:r w:rsidR="00C25AE9">
        <w:t xml:space="preserve"> south-easterly</w:t>
      </w:r>
      <w:r>
        <w:t xml:space="preserve"> recirculated</w:t>
      </w:r>
      <w:r w:rsidR="00C25AE9">
        <w:t xml:space="preserve"> air mass</w:t>
      </w:r>
      <w:r>
        <w:t xml:space="preserve"> (MC5)</w:t>
      </w:r>
      <w:r w:rsidR="00C25AE9">
        <w:t xml:space="preserve"> </w:t>
      </w:r>
      <w:r>
        <w:t xml:space="preserve">was common in 2018 (24%), </w:t>
      </w:r>
      <w:r w:rsidRPr="001E25B1">
        <w:t>with nearly average concentrations</w:t>
      </w:r>
      <w:r>
        <w:t>. In climatology, MC6 (analogous to MC5 in 2018</w:t>
      </w:r>
      <w:r w:rsidR="00F91064">
        <w:t>)</w:t>
      </w:r>
      <w:r>
        <w:t>, was associated with above average NO</w:t>
      </w:r>
      <w:r w:rsidRPr="001E25B1">
        <w:rPr>
          <w:vertAlign w:val="subscript"/>
        </w:rPr>
        <w:t>2</w:t>
      </w:r>
      <w:r>
        <w:rPr>
          <w:vertAlign w:val="subscript"/>
        </w:rPr>
        <w:t xml:space="preserve"> </w:t>
      </w:r>
      <w:r>
        <w:t>mean concentrations. This is likely due to higher local emissions of NO</w:t>
      </w:r>
      <w:r w:rsidRPr="001E25B1">
        <w:rPr>
          <w:vertAlign w:val="subscript"/>
        </w:rPr>
        <w:t>2</w:t>
      </w:r>
      <w:r>
        <w:t>, which have been captured and transported in the last section of travel path before reaching London,</w:t>
      </w:r>
      <w:r w:rsidR="00F414FB">
        <w:t xml:space="preserve"> thus contributing a higher concentration than in 2018, when local emissions were lower.</w:t>
      </w:r>
      <w:r w:rsidR="00232869">
        <w:t xml:space="preserve">)This is likely due to The </w:t>
      </w:r>
      <w:r w:rsidR="00F414FB">
        <w:t>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relative frequency in climatology than in 2018 due to the reasons described above. This partly explains the lower  NO</w:t>
      </w:r>
      <w:r w:rsidR="00FD267C" w:rsidRPr="00FD267C">
        <w:rPr>
          <w:vertAlign w:val="subscript"/>
        </w:rPr>
        <w:t>2</w:t>
      </w:r>
      <w:r w:rsidR="00FD267C">
        <w:t xml:space="preserve"> concentrations in London </w:t>
      </w:r>
      <w:r w:rsidR="00FD267C">
        <w:lastRenderedPageBreak/>
        <w:t>during January 2018 than in climatology.</w:t>
      </w:r>
      <w:bookmarkStart w:id="4" w:name="_Hlk39739416"/>
      <w:r w:rsidR="00F91064">
        <w:t xml:space="preserve"> </w:t>
      </w:r>
      <w:r w:rsidR="0049395B" w:rsidRPr="00DE701E">
        <w:t>I</w:t>
      </w:r>
      <w:r w:rsidR="0049395B">
        <w:t>n</w:t>
      </w:r>
      <w:r w:rsidR="0049395B" w:rsidRPr="00DE701E">
        <w:t xml:space="preserve"> JF2 2018, most </w:t>
      </w:r>
      <w:r w:rsidR="0049395B">
        <w:t>MCs</w:t>
      </w:r>
      <w:r w:rsidR="0049395B" w:rsidRPr="00DE701E">
        <w:t xml:space="preserve"> had NO</w:t>
      </w:r>
      <w:r w:rsidR="0049395B" w:rsidRPr="002E644E">
        <w:rPr>
          <w:vertAlign w:val="subscript"/>
        </w:rPr>
        <w:t>2</w:t>
      </w:r>
      <w:r w:rsidR="0049395B" w:rsidRPr="00DE701E">
        <w:t xml:space="preserve"> mean concentrations nearly average (77%) and the remainder were associated with above average concentrations (23%)</w:t>
      </w:r>
      <w:r w:rsidR="0049395B">
        <w:t xml:space="preserve"> (Table 5)</w:t>
      </w:r>
      <w:r w:rsidR="0049395B" w:rsidRPr="00DE701E">
        <w:t>. IN JF2 climatology</w:t>
      </w:r>
      <w:r w:rsidR="0049395B">
        <w:t xml:space="preserve">, MCs </w:t>
      </w:r>
      <w:r w:rsidR="0049395B" w:rsidRPr="00DE701E">
        <w:t>with nearly average concentrations (47%) and above average concentrations (46%) occurred with similar frequency</w:t>
      </w:r>
      <w:r w:rsidR="0049395B">
        <w:t>, but MCs with above average concentration occurred more frequently than in 2017 (Table 5)</w:t>
      </w:r>
      <w:r w:rsidR="0049395B" w:rsidRPr="00DE701E">
        <w:t xml:space="preserve">. </w:t>
      </w:r>
      <w:r w:rsidR="0049395B">
        <w:t>Furthermore</w:t>
      </w:r>
      <w:r w:rsidR="0049395B" w:rsidRPr="00DE701E">
        <w:t>, a cluster with high concentrations of mean NO</w:t>
      </w:r>
      <w:r w:rsidR="0049395B" w:rsidRPr="005B4659">
        <w:rPr>
          <w:vertAlign w:val="subscript"/>
        </w:rPr>
        <w:t>2</w:t>
      </w:r>
      <w:r w:rsidR="0049395B" w:rsidRPr="00DE701E">
        <w:t xml:space="preserve"> concentration was observed</w:t>
      </w:r>
      <w:r w:rsidR="0049395B">
        <w:t xml:space="preserve"> (MC7)</w:t>
      </w:r>
      <w:r w:rsidR="0049395B" w:rsidRPr="00DE701E">
        <w:t>, with a frequency of 7%</w:t>
      </w:r>
      <w:r w:rsidR="0049395B">
        <w:t xml:space="preserve"> (Table 5)</w:t>
      </w:r>
      <w:r w:rsidR="0049395B" w:rsidRPr="00DE701E">
        <w:t>.</w:t>
      </w:r>
    </w:p>
    <w:p w14:paraId="2AF3010A" w14:textId="3CD3683A" w:rsidR="0049395B" w:rsidRDefault="0009785E" w:rsidP="00C25AE9">
      <w:r>
        <w:t>Similarly,</w:t>
      </w:r>
      <w:r w:rsidR="005F1D34">
        <w:t xml:space="preserve"> to JF1, but less dramatically, the proportion of clusters associated with </w:t>
      </w:r>
      <w:r>
        <w:t>nearly average mean NO2 concentrations is higher in 2018 (77%)  than in climatology.</w:t>
      </w:r>
      <w:r w:rsidR="00B04996">
        <w:t xml:space="preserve"> </w:t>
      </w:r>
      <w:r w:rsidR="00B04996" w:rsidRPr="00B04996">
        <w:rPr>
          <w:highlight w:val="yellow"/>
        </w:rPr>
        <w:t>HIGH</w:t>
      </w:r>
      <w:r>
        <w:t xml:space="preserve"> This is due both to a reduction in local emissions in 2018 and a lower frequency of MCs with ground track over regional areas with high NO</w:t>
      </w:r>
      <w:r w:rsidRPr="0009785E">
        <w:rPr>
          <w:vertAlign w:val="subscript"/>
        </w:rPr>
        <w:t>2</w:t>
      </w:r>
      <w:r>
        <w:t xml:space="preserve"> levels.</w:t>
      </w:r>
    </w:p>
    <w:bookmarkEnd w:id="4"/>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66A22283"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 xml:space="preserve">levels </w:t>
      </w:r>
      <w:r w:rsidR="00792E3E">
        <w:t>recorded during</w:t>
      </w:r>
      <w:r>
        <w:t xml:space="preserve">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167C48F4"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088C181"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lastRenderedPageBreak/>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0EC81BDC"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4096F068"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5F8EEBF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2.18</w:t>
            </w:r>
            <w:r w:rsidR="00C25AE9">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3CF49D0"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4E9F035"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1E7D2157"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393B44F6"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48E84EFD"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0.88</w:t>
            </w:r>
            <w:r w:rsidR="00C25AE9">
              <w:rPr>
                <w:rFonts w:ascii="Calibri" w:hAnsi="Calibri" w:cs="Calibri"/>
                <w:color w:val="000000"/>
              </w:rPr>
              <w:fldChar w:fldCharType="end"/>
            </w:r>
          </w:p>
        </w:tc>
      </w:tr>
    </w:tbl>
    <w:p w14:paraId="1F645026" w14:textId="77777777" w:rsidR="00C25AE9" w:rsidRDefault="00C25AE9" w:rsidP="00C25AE9"/>
    <w:p w14:paraId="666380BE" w14:textId="54753F71" w:rsidR="00C25AE9" w:rsidRDefault="00404E62" w:rsidP="00C25AE9">
      <w:r>
        <w:t xml:space="preserve">Averages and standard deviations of wind speed during the study periods were calculated and are presented in Table 7. </w:t>
      </w:r>
      <w:r w:rsidR="00792E3E">
        <w:t>Based on these values, w</w:t>
      </w:r>
      <w:r>
        <w:t xml:space="preserve">ind speed </w:t>
      </w:r>
      <w:r w:rsidR="00792E3E">
        <w:t>categories</w:t>
      </w:r>
      <w:r>
        <w:t xml:space="preserve"> (</w:t>
      </w:r>
      <w:r w:rsidRPr="00404E62">
        <w:t>Table 8)</w:t>
      </w:r>
      <w:r>
        <w:t xml:space="preserve"> and mean PM</w:t>
      </w:r>
      <w:r w:rsidRPr="00404E62">
        <w:rPr>
          <w:vertAlign w:val="subscript"/>
        </w:rPr>
        <w:t xml:space="preserve">2.5 </w:t>
      </w:r>
      <w:r w:rsidRPr="00404E62">
        <w:t xml:space="preserve">categories </w:t>
      </w:r>
      <w:r>
        <w:t>were identified  (Table 9).</w:t>
      </w:r>
      <w:r w:rsidR="00792E3E">
        <w:t xml:space="preserve"> </w:t>
      </w:r>
      <w:r w:rsidR="00C25AE9" w:rsidRPr="007E4404">
        <w:t xml:space="preserve">Although </w:t>
      </w:r>
      <w:r w:rsidR="00C25AE9">
        <w:t>wind speed was slightly higher in the</w:t>
      </w:r>
      <w:r w:rsidR="00C25AE9" w:rsidRPr="007E4404">
        <w:t xml:space="preserve"> climatology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t>(Table 7)</w:t>
      </w:r>
      <w:r w:rsidR="00C25AE9" w:rsidRPr="007E4404">
        <w:t xml:space="preserve">. This indicates that wind speed in </w:t>
      </w:r>
      <w:r w:rsidR="00C25AE9">
        <w:t>2018</w:t>
      </w:r>
      <w:r w:rsidR="00C25AE9" w:rsidRPr="007E4404">
        <w:t xml:space="preserve"> </w:t>
      </w:r>
      <w:r w:rsidR="00C25AE9">
        <w:t xml:space="preserve">had considerably higher variability.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53364B21" w:rsidR="00C25AE9" w:rsidRPr="00CC5E87" w:rsidRDefault="00C25AE9" w:rsidP="00C25AE9">
      <w:pPr>
        <w:rPr>
          <w:b/>
          <w:bCs/>
        </w:rPr>
      </w:pPr>
      <w:r>
        <w:rPr>
          <w:b/>
          <w:bCs/>
        </w:rPr>
        <w:t xml:space="preserve">Table 8: </w:t>
      </w:r>
      <w:r w:rsidR="00792E3E">
        <w:rPr>
          <w:b/>
          <w:bCs/>
        </w:rPr>
        <w:t>Classification of wind speed ranges</w:t>
      </w:r>
      <w:r w:rsidRPr="00CC5E87">
        <w:rPr>
          <w:b/>
          <w:bCs/>
        </w:rPr>
        <w:t xml:space="preserve">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lastRenderedPageBreak/>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4EC63529" w:rsidR="00C25AE9" w:rsidRPr="001261E0" w:rsidRDefault="00C25AE9" w:rsidP="00C25AE9">
      <w:pPr>
        <w:rPr>
          <w:b/>
          <w:bCs/>
        </w:rPr>
      </w:pPr>
      <w:r w:rsidRPr="001261E0">
        <w:rPr>
          <w:b/>
          <w:bCs/>
        </w:rPr>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0D3B98ED"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w:t>
            </w:r>
            <w:r w:rsidR="00792E3E">
              <w:rPr>
                <w:b/>
                <w:bCs/>
              </w:rPr>
              <w:t xml:space="preserve"> </w:t>
            </w:r>
            <w:r w:rsidRPr="006D044D">
              <w:rPr>
                <w:b/>
                <w:bCs/>
              </w:rPr>
              <w:t>(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4C425D63"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r w:rsidR="00792E3E">
              <w:rPr>
                <w:b/>
                <w:bCs/>
              </w:rPr>
              <w:t xml:space="preserve"> 24-mean limits (25 </w:t>
            </w:r>
            <w:r w:rsidR="00792E3E" w:rsidRPr="006D044D">
              <w:rPr>
                <w:b/>
                <w:bCs/>
              </w:rPr>
              <w:t>µg/m³</w:t>
            </w:r>
            <w:r w:rsidR="00792E3E">
              <w:rPr>
                <w:b/>
                <w:bCs/>
              </w:rPr>
              <w:t>)</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1EF3FDF5"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w:t>
      </w:r>
      <w:r w:rsidR="00792E3E">
        <w:t xml:space="preserve"> respectively</w:t>
      </w:r>
      <w:r w:rsidR="00C25AE9" w:rsidRPr="00595B07">
        <w:t>). South</w:t>
      </w:r>
      <w:r w:rsidR="00C25AE9">
        <w:t>-</w:t>
      </w:r>
      <w:r w:rsidR="00C25AE9" w:rsidRPr="00595B07">
        <w:t xml:space="preserve">westerlies </w:t>
      </w:r>
      <w:r w:rsidR="00792E3E" w:rsidRPr="00595B07">
        <w:t>(16%</w:t>
      </w:r>
      <w:r w:rsidR="00792E3E">
        <w:t xml:space="preserve">) </w:t>
      </w:r>
      <w:r w:rsidR="00792E3E" w:rsidRPr="00595B07">
        <w:t xml:space="preserve"> </w:t>
      </w:r>
      <w:r w:rsidR="00C25AE9" w:rsidRPr="00595B07">
        <w:t>and southerl</w:t>
      </w:r>
      <w:r w:rsidR="00792E3E">
        <w:t>ies (</w:t>
      </w:r>
      <w:r w:rsidR="00792E3E" w:rsidRPr="00595B07">
        <w:t>5%)</w:t>
      </w:r>
      <w:r w:rsidR="00792E3E">
        <w:t xml:space="preserve"> </w:t>
      </w:r>
      <w:r w:rsidR="00C25AE9" w:rsidRPr="00595B07">
        <w:t xml:space="preserve"> </w:t>
      </w:r>
      <w:r w:rsidR="00C25AE9">
        <w:t>were recorded with</w:t>
      </w:r>
      <w:r w:rsidR="00C25AE9" w:rsidRPr="00595B07">
        <w:t xml:space="preserve"> minimal frequency </w:t>
      </w:r>
      <w:r w:rsidR="00D025DA">
        <w:t>(Figure 10 top)</w:t>
      </w:r>
      <w:r w:rsidR="00C25AE9" w:rsidRPr="00595B07">
        <w:t xml:space="preserve">. In December climatology, </w:t>
      </w:r>
      <w:r w:rsidR="00D43AD7">
        <w:t>nearly average wind speeds were dominant</w:t>
      </w:r>
      <w:r w:rsidR="00C25AE9" w:rsidRPr="00595B07">
        <w:t xml:space="preserve"> (61%) and above average </w:t>
      </w:r>
      <w:r w:rsidR="00792E3E">
        <w:t xml:space="preserve">wind speeds </w:t>
      </w:r>
      <w:r w:rsidR="00C25AE9" w:rsidRPr="00595B07">
        <w:t>were less common (39%). In December 2017, nearly average wind speeds were also predominant (65%), and above average</w:t>
      </w:r>
      <w:r w:rsidR="00792E3E">
        <w:t xml:space="preserve"> wind speeds</w:t>
      </w:r>
      <w:r w:rsidR="00C25AE9" w:rsidRPr="00595B07">
        <w:t xml:space="preserve"> were 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792E3E">
        <w:t xml:space="preserve"> </w:t>
      </w:r>
      <w:r w:rsidR="00792E3E" w:rsidRPr="00595B07">
        <w:t>(28%</w:t>
      </w:r>
      <w:r w:rsidR="00792E3E">
        <w:t>)</w:t>
      </w:r>
      <w:r w:rsidR="00C25AE9" w:rsidRPr="00595B07">
        <w:t>, and south</w:t>
      </w:r>
      <w:r w:rsidR="00C25AE9">
        <w:t>-</w:t>
      </w:r>
      <w:r w:rsidR="00C25AE9" w:rsidRPr="00595B07">
        <w:t xml:space="preserve">easterlies </w:t>
      </w:r>
      <w:r w:rsidR="00792E3E">
        <w:t>(</w:t>
      </w:r>
      <w:r w:rsidR="00C25AE9" w:rsidRPr="00595B07">
        <w:t>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792E3E">
        <w:t xml:space="preserve"> (</w:t>
      </w:r>
      <w:r w:rsidR="00792E3E" w:rsidRPr="00595B07">
        <w:t>6%</w:t>
      </w:r>
      <w:r w:rsidR="00792E3E">
        <w:t>)</w:t>
      </w:r>
      <w:r w:rsidR="00792E3E" w:rsidRPr="00595B07">
        <w:t xml:space="preserve"> </w:t>
      </w:r>
      <w:r w:rsidR="00C25AE9" w:rsidRPr="00595B07">
        <w:t xml:space="preserve"> and westerl</w:t>
      </w:r>
      <w:r w:rsidR="00D43AD7">
        <w:t>ies</w:t>
      </w:r>
      <w:r w:rsidR="00C25AE9" w:rsidRPr="00595B07">
        <w:t xml:space="preserve"> (2%)</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 xml:space="preserve">westerlies (21%). Northerlies </w:t>
      </w:r>
      <w:r w:rsidR="00792E3E">
        <w:t>(</w:t>
      </w:r>
      <w:r w:rsidR="00792E3E" w:rsidRPr="00595B07">
        <w:t>11%</w:t>
      </w:r>
      <w:r w:rsidR="00792E3E">
        <w:t>)</w:t>
      </w:r>
      <w:r w:rsidR="00792E3E" w:rsidRPr="00595B07">
        <w:t xml:space="preserve"> </w:t>
      </w:r>
      <w:r w:rsidR="00C25AE9" w:rsidRPr="00595B07">
        <w:t xml:space="preserve">and westerlies </w:t>
      </w:r>
      <w:r w:rsidR="00792E3E">
        <w:t>(</w:t>
      </w:r>
      <w:r w:rsidR="00792E3E" w:rsidRPr="00595B07">
        <w:t>5%)</w:t>
      </w:r>
      <w:r w:rsidR="00792E3E">
        <w:t xml:space="preserve"> </w:t>
      </w:r>
      <w:r w:rsidR="00C25AE9" w:rsidRPr="00595B07">
        <w:t>were rare</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 xml:space="preserve">concentrations nearly average were more frequent in November 2017 </w:t>
      </w:r>
      <w:r w:rsidR="00792E3E">
        <w:t>(</w:t>
      </w:r>
      <w:r w:rsidR="00792E3E" w:rsidRPr="00595B07">
        <w:t>67%</w:t>
      </w:r>
      <w:r w:rsidR="00792E3E">
        <w:t>)</w:t>
      </w:r>
      <w:r w:rsidR="00792E3E" w:rsidRPr="00595B07">
        <w:t xml:space="preserve"> </w:t>
      </w:r>
      <w:r w:rsidR="00C25AE9" w:rsidRPr="00595B07">
        <w:t xml:space="preserve">than in the climatology </w:t>
      </w:r>
      <w:r w:rsidR="00792E3E">
        <w:t>(</w:t>
      </w:r>
      <w:r w:rsidR="00C25AE9" w:rsidRPr="00595B07">
        <w:t>26%)</w:t>
      </w:r>
      <w:r w:rsidR="00D025DA">
        <w:t xml:space="preserve">(Figure 10 </w:t>
      </w:r>
      <w:r w:rsidR="00D025DA">
        <w:lastRenderedPageBreak/>
        <w:t>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792E3E">
        <w:t xml:space="preserve"> respectively</w:t>
      </w:r>
      <w:r w:rsidR="00C25AE9">
        <w:t xml:space="preserve">) </w:t>
      </w:r>
      <w:r w:rsidR="00C25AE9" w:rsidRPr="00595B07">
        <w:t xml:space="preserve">than in 2017 </w:t>
      </w:r>
      <w:r w:rsidR="00C25AE9">
        <w:t>(</w:t>
      </w:r>
      <w:r w:rsidR="00C25AE9" w:rsidRPr="00595B07">
        <w:t>13% and 5%</w:t>
      </w:r>
      <w:r w:rsidR="00792E3E">
        <w:t xml:space="preserve"> respectively</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B67141">
        <w:t xml:space="preserve"> </w:t>
      </w:r>
      <w:r w:rsidR="00C25AE9">
        <w:t>(</w:t>
      </w:r>
      <w:r w:rsidR="00C25AE9" w:rsidRPr="00595B07">
        <w:t>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rsidRPr="00B67141">
        <w:rPr>
          <w:highlight w:val="yellow"/>
        </w:rPr>
        <w:t>This result is consistent with doi:10.1016/j.atmosenv.2016.03.047 , which reports of</w:t>
      </w:r>
      <w:r w:rsidR="00E62831">
        <w:t xml:space="preserve"> </w:t>
      </w:r>
    </w:p>
    <w:p w14:paraId="7F73B6C9" w14:textId="77777777" w:rsidR="00C25AE9" w:rsidRDefault="00C25AE9" w:rsidP="00C25AE9">
      <w:pPr>
        <w:pStyle w:val="Heading3"/>
      </w:pPr>
      <w:r>
        <w:t>Trajectory analysis</w:t>
      </w:r>
    </w:p>
    <w:p w14:paraId="153832CF" w14:textId="77777777" w:rsidR="00C25AE9" w:rsidRDefault="00C25AE9" w:rsidP="00C25AE9"/>
    <w:p w14:paraId="2801F75B" w14:textId="77777777" w:rsidR="00C25AE9" w:rsidRDefault="00C25AE9" w:rsidP="00C25AE9">
      <w:pPr>
        <w:pStyle w:val="Heading4"/>
      </w:pPr>
      <w:bookmarkStart w:id="5" w:name="_Hlk39676276"/>
      <w:r>
        <w:t>Air masses affecting Beijing in November and December</w:t>
      </w:r>
    </w:p>
    <w:bookmarkEnd w:id="5"/>
    <w:p w14:paraId="6E7B34D3" w14:textId="77777777" w:rsidR="00C25AE9" w:rsidRDefault="00C25AE9" w:rsidP="00C25AE9"/>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1D023B" w:rsidRPr="00433ABE" w:rsidRDefault="001D023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1D023B" w:rsidRPr="00433ABE" w:rsidRDefault="001D023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1D023B" w:rsidRPr="00800E1E" w:rsidRDefault="001D023B"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1D023B" w:rsidRPr="00800E1E" w:rsidRDefault="001D023B"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6" w:name="_Hlk39680241"/>
            <w:bookmarkStart w:id="7"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6"/>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7"/>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8"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9" w:name="_Hlk39676307"/>
      <w:bookmarkEnd w:id="8"/>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9"/>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1D023B" w:rsidRPr="009C15A7" w:rsidRDefault="001D023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1D023B" w:rsidRPr="009C15A7" w:rsidRDefault="001D023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1D023B" w:rsidRPr="006454D1" w:rsidRDefault="001D023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1D023B" w:rsidRPr="006454D1" w:rsidRDefault="001D023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10"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39DE4225" w14:textId="45A5B51A" w:rsidR="00C25AE9"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10"/>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e  Augusto Pertusi" w:date="2020-05-07T13:00:00Z" w:initials="CAP">
    <w:p w14:paraId="07069E95" w14:textId="23FE728D" w:rsidR="001D023B" w:rsidRDefault="001D023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69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69E95" w16cid:durableId="225E8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e  Augusto Pertusi">
    <w15:presenceInfo w15:providerId="Windows Live" w15:userId="e0678024788cc0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1D1"/>
    <w:rsid w:val="00053D2F"/>
    <w:rsid w:val="00063B37"/>
    <w:rsid w:val="00080094"/>
    <w:rsid w:val="0009785E"/>
    <w:rsid w:val="000C31AF"/>
    <w:rsid w:val="000C4EAA"/>
    <w:rsid w:val="000F2CB6"/>
    <w:rsid w:val="000F5176"/>
    <w:rsid w:val="0010348D"/>
    <w:rsid w:val="0011477E"/>
    <w:rsid w:val="00114E27"/>
    <w:rsid w:val="001261E0"/>
    <w:rsid w:val="00130DDA"/>
    <w:rsid w:val="0013341A"/>
    <w:rsid w:val="001541FF"/>
    <w:rsid w:val="00160371"/>
    <w:rsid w:val="00161743"/>
    <w:rsid w:val="001D023B"/>
    <w:rsid w:val="001E25B1"/>
    <w:rsid w:val="001E3799"/>
    <w:rsid w:val="001E59B5"/>
    <w:rsid w:val="0022098B"/>
    <w:rsid w:val="0022253E"/>
    <w:rsid w:val="00232869"/>
    <w:rsid w:val="0026312E"/>
    <w:rsid w:val="00274A5F"/>
    <w:rsid w:val="002828CF"/>
    <w:rsid w:val="00291CF2"/>
    <w:rsid w:val="002D01DC"/>
    <w:rsid w:val="002D6661"/>
    <w:rsid w:val="002E34EF"/>
    <w:rsid w:val="002F38AB"/>
    <w:rsid w:val="00304BB8"/>
    <w:rsid w:val="00345F05"/>
    <w:rsid w:val="003512FE"/>
    <w:rsid w:val="00364795"/>
    <w:rsid w:val="00384036"/>
    <w:rsid w:val="003C3B15"/>
    <w:rsid w:val="004001DF"/>
    <w:rsid w:val="00404E62"/>
    <w:rsid w:val="00411AB9"/>
    <w:rsid w:val="0042465F"/>
    <w:rsid w:val="004512FA"/>
    <w:rsid w:val="004758B6"/>
    <w:rsid w:val="004908EB"/>
    <w:rsid w:val="00490C87"/>
    <w:rsid w:val="0049395B"/>
    <w:rsid w:val="004D4F7C"/>
    <w:rsid w:val="004E5F42"/>
    <w:rsid w:val="004E60F7"/>
    <w:rsid w:val="004F1B3F"/>
    <w:rsid w:val="00516959"/>
    <w:rsid w:val="00536D33"/>
    <w:rsid w:val="005500B1"/>
    <w:rsid w:val="005832EB"/>
    <w:rsid w:val="00593BB9"/>
    <w:rsid w:val="005B03B6"/>
    <w:rsid w:val="005C5767"/>
    <w:rsid w:val="005C6D7D"/>
    <w:rsid w:val="005F1D34"/>
    <w:rsid w:val="00602934"/>
    <w:rsid w:val="00694476"/>
    <w:rsid w:val="006B6CCB"/>
    <w:rsid w:val="006C5C63"/>
    <w:rsid w:val="006C7453"/>
    <w:rsid w:val="006D5D0D"/>
    <w:rsid w:val="00710980"/>
    <w:rsid w:val="00714590"/>
    <w:rsid w:val="0073559F"/>
    <w:rsid w:val="00752A84"/>
    <w:rsid w:val="007741A9"/>
    <w:rsid w:val="00786C72"/>
    <w:rsid w:val="00792E3E"/>
    <w:rsid w:val="007A7384"/>
    <w:rsid w:val="007E11EE"/>
    <w:rsid w:val="008079CD"/>
    <w:rsid w:val="00831F59"/>
    <w:rsid w:val="008530B1"/>
    <w:rsid w:val="008750C8"/>
    <w:rsid w:val="00880AA1"/>
    <w:rsid w:val="008B2250"/>
    <w:rsid w:val="008C1189"/>
    <w:rsid w:val="008C481D"/>
    <w:rsid w:val="00902A12"/>
    <w:rsid w:val="00902D9A"/>
    <w:rsid w:val="00935B5F"/>
    <w:rsid w:val="009558F6"/>
    <w:rsid w:val="00992F35"/>
    <w:rsid w:val="0099688B"/>
    <w:rsid w:val="00A11DA9"/>
    <w:rsid w:val="00A50ABB"/>
    <w:rsid w:val="00A52927"/>
    <w:rsid w:val="00A565CD"/>
    <w:rsid w:val="00A76691"/>
    <w:rsid w:val="00AA3B9E"/>
    <w:rsid w:val="00AA5915"/>
    <w:rsid w:val="00AA6222"/>
    <w:rsid w:val="00B04996"/>
    <w:rsid w:val="00B42A4C"/>
    <w:rsid w:val="00B67141"/>
    <w:rsid w:val="00B840EB"/>
    <w:rsid w:val="00B8670E"/>
    <w:rsid w:val="00B9216F"/>
    <w:rsid w:val="00BC7F5D"/>
    <w:rsid w:val="00BD599B"/>
    <w:rsid w:val="00C10989"/>
    <w:rsid w:val="00C11047"/>
    <w:rsid w:val="00C2030A"/>
    <w:rsid w:val="00C25AE9"/>
    <w:rsid w:val="00C70006"/>
    <w:rsid w:val="00C77C6B"/>
    <w:rsid w:val="00CA505C"/>
    <w:rsid w:val="00CA7D7D"/>
    <w:rsid w:val="00CE546D"/>
    <w:rsid w:val="00D025DA"/>
    <w:rsid w:val="00D03B40"/>
    <w:rsid w:val="00D12F4C"/>
    <w:rsid w:val="00D24D44"/>
    <w:rsid w:val="00D37E2B"/>
    <w:rsid w:val="00D43AD7"/>
    <w:rsid w:val="00D7065A"/>
    <w:rsid w:val="00DE2D50"/>
    <w:rsid w:val="00E0104A"/>
    <w:rsid w:val="00E1684D"/>
    <w:rsid w:val="00E62831"/>
    <w:rsid w:val="00E82AB0"/>
    <w:rsid w:val="00EA6939"/>
    <w:rsid w:val="00EC24CA"/>
    <w:rsid w:val="00EE6FE4"/>
    <w:rsid w:val="00EF202B"/>
    <w:rsid w:val="00F00B0E"/>
    <w:rsid w:val="00F12591"/>
    <w:rsid w:val="00F1530D"/>
    <w:rsid w:val="00F414FB"/>
    <w:rsid w:val="00F465BE"/>
    <w:rsid w:val="00F614C8"/>
    <w:rsid w:val="00F631FE"/>
    <w:rsid w:val="00F91064"/>
    <w:rsid w:val="00F916D2"/>
    <w:rsid w:val="00FA6F32"/>
    <w:rsid w:val="00FB0D31"/>
    <w:rsid w:val="00FB29B6"/>
    <w:rsid w:val="00FB4850"/>
    <w:rsid w:val="00FC6285"/>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92F35"/>
    <w:rPr>
      <w:sz w:val="16"/>
      <w:szCs w:val="16"/>
    </w:rPr>
  </w:style>
  <w:style w:type="paragraph" w:styleId="CommentText">
    <w:name w:val="annotation text"/>
    <w:basedOn w:val="Normal"/>
    <w:link w:val="CommentTextChar"/>
    <w:uiPriority w:val="99"/>
    <w:semiHidden/>
    <w:unhideWhenUsed/>
    <w:rsid w:val="00992F35"/>
    <w:pPr>
      <w:spacing w:line="240" w:lineRule="auto"/>
    </w:pPr>
    <w:rPr>
      <w:sz w:val="20"/>
      <w:szCs w:val="20"/>
    </w:rPr>
  </w:style>
  <w:style w:type="character" w:customStyle="1" w:styleId="CommentTextChar">
    <w:name w:val="Comment Text Char"/>
    <w:basedOn w:val="DefaultParagraphFont"/>
    <w:link w:val="CommentText"/>
    <w:uiPriority w:val="99"/>
    <w:semiHidden/>
    <w:rsid w:val="00992F35"/>
    <w:rPr>
      <w:sz w:val="20"/>
      <w:szCs w:val="20"/>
    </w:rPr>
  </w:style>
  <w:style w:type="paragraph" w:styleId="CommentSubject">
    <w:name w:val="annotation subject"/>
    <w:basedOn w:val="CommentText"/>
    <w:next w:val="CommentText"/>
    <w:link w:val="CommentSubjectChar"/>
    <w:uiPriority w:val="99"/>
    <w:semiHidden/>
    <w:unhideWhenUsed/>
    <w:rsid w:val="00992F35"/>
    <w:rPr>
      <w:b/>
      <w:bCs/>
    </w:rPr>
  </w:style>
  <w:style w:type="character" w:customStyle="1" w:styleId="CommentSubjectChar">
    <w:name w:val="Comment Subject Char"/>
    <w:basedOn w:val="CommentTextChar"/>
    <w:link w:val="CommentSubject"/>
    <w:uiPriority w:val="99"/>
    <w:semiHidden/>
    <w:rsid w:val="00992F35"/>
    <w:rPr>
      <w:b/>
      <w:bCs/>
      <w:sz w:val="20"/>
      <w:szCs w:val="20"/>
    </w:rPr>
  </w:style>
  <w:style w:type="paragraph" w:styleId="BalloonText">
    <w:name w:val="Balloon Text"/>
    <w:basedOn w:val="Normal"/>
    <w:link w:val="BalloonTextChar"/>
    <w:uiPriority w:val="99"/>
    <w:semiHidden/>
    <w:unhideWhenUsed/>
    <w:rsid w:val="00992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F35"/>
    <w:rPr>
      <w:rFonts w:ascii="Segoe UI" w:hAnsi="Segoe UI" w:cs="Segoe UI"/>
      <w:sz w:val="18"/>
      <w:szCs w:val="18"/>
    </w:rPr>
  </w:style>
  <w:style w:type="paragraph" w:styleId="Bibliography">
    <w:name w:val="Bibliography"/>
    <w:basedOn w:val="Normal"/>
    <w:next w:val="Normal"/>
    <w:uiPriority w:val="37"/>
    <w:unhideWhenUsed/>
    <w:rsid w:val="001D023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png"/><Relationship Id="rId15" Type="http://schemas.openxmlformats.org/officeDocument/2006/relationships/image" Target="media/image8.png"/><Relationship Id="rId10" Type="http://schemas.openxmlformats.org/officeDocument/2006/relationships/hyperlink" Target="https://github.com/ceio1/Final-thesis-codes.git" TargetMode="External"/><Relationship Id="rId19"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40</Pages>
  <Words>23338</Words>
  <Characters>133030</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33</cp:revision>
  <dcterms:created xsi:type="dcterms:W3CDTF">2020-05-07T07:33:00Z</dcterms:created>
  <dcterms:modified xsi:type="dcterms:W3CDTF">2020-05-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BroQf8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